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F33D69" w14:textId="77777777" w:rsidR="003B01BC" w:rsidRDefault="003B01BC" w:rsidP="003B01BC">
      <w:pPr>
        <w:jc w:val="center"/>
        <w:rPr>
          <w:b/>
          <w:bCs/>
          <w:u w:val="single"/>
        </w:rPr>
      </w:pPr>
    </w:p>
    <w:p w14:paraId="68647DC2" w14:textId="77777777" w:rsidR="003B01BC" w:rsidRPr="00151DA0" w:rsidRDefault="003B01BC" w:rsidP="003B01BC">
      <w:pPr>
        <w:jc w:val="center"/>
        <w:rPr>
          <w:b/>
          <w:bCs/>
          <w:u w:val="single"/>
        </w:rPr>
      </w:pPr>
      <w:r w:rsidRPr="00151DA0">
        <w:rPr>
          <w:b/>
          <w:bCs/>
          <w:u w:val="single"/>
        </w:rPr>
        <w:t xml:space="preserve">Besondere Konstruktionen: </w:t>
      </w:r>
      <w:r>
        <w:rPr>
          <w:b/>
          <w:bCs/>
          <w:u w:val="single"/>
        </w:rPr>
        <w:t>Schlussfeld, Oberfeld, Unterfeld</w:t>
      </w:r>
    </w:p>
    <w:p w14:paraId="5BFDC9F2" w14:textId="77777777" w:rsidR="003B01BC" w:rsidRPr="002B1E7A" w:rsidRDefault="003B01BC" w:rsidP="003B01BC">
      <w:pPr>
        <w:jc w:val="center"/>
        <w:rPr>
          <w:b/>
          <w:bCs/>
          <w:u w:val="single"/>
        </w:rPr>
      </w:pPr>
    </w:p>
    <w:p w14:paraId="32392514" w14:textId="77777777" w:rsidR="003B01BC" w:rsidRDefault="003B01BC" w:rsidP="003B01BC">
      <w:pPr>
        <w:pStyle w:val="Kopfzeile"/>
        <w:jc w:val="center"/>
      </w:pPr>
      <w:r>
        <w:t>Dr. Steffen Froemel</w:t>
      </w:r>
    </w:p>
    <w:p w14:paraId="24F2E9F4" w14:textId="77777777" w:rsidR="003B01BC" w:rsidRDefault="003B01BC" w:rsidP="00151DA0">
      <w:pPr>
        <w:rPr>
          <w:b/>
          <w:bCs/>
          <w:u w:val="single"/>
        </w:rPr>
      </w:pPr>
    </w:p>
    <w:p w14:paraId="32D05619" w14:textId="2A5871AC" w:rsidR="00970937" w:rsidRPr="002B1E7A" w:rsidRDefault="00970937" w:rsidP="00DD4575">
      <w:pPr>
        <w:rPr>
          <w:b/>
          <w:bCs/>
          <w:u w:val="single"/>
        </w:rPr>
      </w:pPr>
    </w:p>
    <w:p w14:paraId="7CAF679D" w14:textId="1F1D37AF" w:rsidR="00BE6BB6" w:rsidRDefault="00BE6BB6" w:rsidP="00DD4575"/>
    <w:p w14:paraId="02F680D8" w14:textId="0FED5687" w:rsidR="007147ED" w:rsidRDefault="00140996" w:rsidP="00DD4575">
      <w:pPr>
        <w:rPr>
          <w:b/>
          <w:bCs/>
        </w:rPr>
      </w:pPr>
      <w:r w:rsidRPr="002C3DFD">
        <w:rPr>
          <w:b/>
          <w:bCs/>
        </w:rPr>
        <w:t>Bildungsplan</w:t>
      </w:r>
      <w:r w:rsidR="00745D0E">
        <w:rPr>
          <w:b/>
          <w:bCs/>
        </w:rPr>
        <w:t>bezug</w:t>
      </w:r>
    </w:p>
    <w:p w14:paraId="61B6FC06" w14:textId="1F28360C" w:rsidR="006D0CCA" w:rsidRPr="006D0CCA" w:rsidRDefault="00E954E6" w:rsidP="00E954E6">
      <w:pPr>
        <w:pStyle w:val="Listenabsatz"/>
        <w:numPr>
          <w:ilvl w:val="0"/>
          <w:numId w:val="23"/>
        </w:numPr>
      </w:pPr>
      <w:r>
        <w:t>Aufbau des Verbalkomplexes nach Gunnar Bech (Schlussfeld, Oberfeld, Unterfeld)</w:t>
      </w:r>
    </w:p>
    <w:p w14:paraId="38111B5B" w14:textId="2A24D257" w:rsidR="004F1D2F" w:rsidRDefault="004F1D2F" w:rsidP="00DD4575"/>
    <w:p w14:paraId="61A61850" w14:textId="77777777" w:rsidR="00037AE4" w:rsidRDefault="00037AE4" w:rsidP="00DD4575"/>
    <w:p w14:paraId="3A62F29C" w14:textId="4D03FC36" w:rsidR="004F1D2F" w:rsidRPr="002C3DFD" w:rsidRDefault="004F1D2F" w:rsidP="00DD4575">
      <w:pPr>
        <w:rPr>
          <w:b/>
          <w:bCs/>
        </w:rPr>
      </w:pPr>
      <w:r w:rsidRPr="002C3DFD">
        <w:rPr>
          <w:b/>
          <w:bCs/>
        </w:rPr>
        <w:t>Aufgabenstellung</w:t>
      </w:r>
    </w:p>
    <w:p w14:paraId="5ECE0D30" w14:textId="3522D1DA" w:rsidR="00B02766" w:rsidRPr="004576FF" w:rsidRDefault="00B02766" w:rsidP="002C3DFD"/>
    <w:p w14:paraId="13D97050" w14:textId="17A34E0D" w:rsidR="00E954E6" w:rsidRDefault="000670C7" w:rsidP="0055535B">
      <w:pPr>
        <w:pStyle w:val="Listenabsatz"/>
        <w:numPr>
          <w:ilvl w:val="0"/>
          <w:numId w:val="26"/>
        </w:numPr>
      </w:pPr>
      <w:r w:rsidRPr="0055535B">
        <w:rPr>
          <w:u w:val="single"/>
        </w:rPr>
        <w:t xml:space="preserve">Ob </w:t>
      </w:r>
      <w:r w:rsidR="009342CA" w:rsidRPr="0055535B">
        <w:rPr>
          <w:u w:val="single"/>
        </w:rPr>
        <w:t>man</w:t>
      </w:r>
      <w:r w:rsidRPr="0055535B">
        <w:rPr>
          <w:u w:val="single"/>
        </w:rPr>
        <w:t xml:space="preserve"> da noch lachen können wird</w:t>
      </w:r>
      <w:r w:rsidR="00BD57FB" w:rsidRPr="004576FF">
        <w:t xml:space="preserve">, </w:t>
      </w:r>
      <w:r w:rsidR="00AF3F20" w:rsidRPr="004576FF">
        <w:t xml:space="preserve">wäre </w:t>
      </w:r>
      <w:r w:rsidR="00956569" w:rsidRPr="004576FF">
        <w:t xml:space="preserve">zu </w:t>
      </w:r>
      <w:r w:rsidR="00163CC4" w:rsidRPr="004576FF">
        <w:t>fragen</w:t>
      </w:r>
      <w:r w:rsidR="00956569" w:rsidRPr="004576FF">
        <w:t>.</w:t>
      </w:r>
    </w:p>
    <w:p w14:paraId="2772211D" w14:textId="077B45AE" w:rsidR="00294A1D" w:rsidRPr="004576FF" w:rsidRDefault="00FF24CC" w:rsidP="0055535B">
      <w:pPr>
        <w:pStyle w:val="Listenabsatz"/>
        <w:numPr>
          <w:ilvl w:val="0"/>
          <w:numId w:val="26"/>
        </w:numPr>
      </w:pPr>
      <w:r w:rsidRPr="0055535B">
        <w:rPr>
          <w:u w:val="single"/>
        </w:rPr>
        <w:t xml:space="preserve">Ob </w:t>
      </w:r>
      <w:r w:rsidR="004153BA" w:rsidRPr="0055535B">
        <w:rPr>
          <w:u w:val="single"/>
        </w:rPr>
        <w:t>man</w:t>
      </w:r>
      <w:r w:rsidRPr="0055535B">
        <w:rPr>
          <w:u w:val="single"/>
        </w:rPr>
        <w:t xml:space="preserve"> da noch</w:t>
      </w:r>
      <w:r w:rsidR="004758FA" w:rsidRPr="0055535B">
        <w:rPr>
          <w:u w:val="single"/>
        </w:rPr>
        <w:t xml:space="preserve"> wird lachen können</w:t>
      </w:r>
      <w:r w:rsidR="00C81546" w:rsidRPr="004576FF">
        <w:t xml:space="preserve">, </w:t>
      </w:r>
      <w:r w:rsidR="00956569" w:rsidRPr="004576FF">
        <w:t xml:space="preserve">wäre zu </w:t>
      </w:r>
      <w:r w:rsidR="004153BA" w:rsidRPr="004576FF">
        <w:t>fragen</w:t>
      </w:r>
      <w:r w:rsidR="00956569" w:rsidRPr="004576FF">
        <w:t>.</w:t>
      </w:r>
    </w:p>
    <w:p w14:paraId="152CA28E" w14:textId="0EC6ED1E" w:rsidR="00490BAF" w:rsidRPr="004576FF" w:rsidRDefault="00490BAF" w:rsidP="002C3DFD"/>
    <w:p w14:paraId="6A59E697" w14:textId="79BC858C" w:rsidR="00AF10B3" w:rsidRDefault="00CA5AFA" w:rsidP="002C3DFD">
      <w:pPr>
        <w:pStyle w:val="Listenabsatz"/>
        <w:numPr>
          <w:ilvl w:val="0"/>
          <w:numId w:val="25"/>
        </w:numPr>
      </w:pPr>
      <w:r>
        <w:t>Analysiere</w:t>
      </w:r>
      <w:r w:rsidR="005737B8">
        <w:t>n Sie</w:t>
      </w:r>
      <w:r>
        <w:t xml:space="preserve"> die </w:t>
      </w:r>
      <w:r w:rsidR="005A0423">
        <w:t>unter</w:t>
      </w:r>
      <w:r w:rsidR="00BD57FB">
        <w:t xml:space="preserve">strichenen </w:t>
      </w:r>
      <w:r>
        <w:t xml:space="preserve">Sätze </w:t>
      </w:r>
      <w:r w:rsidR="00576EEF">
        <w:t>nach</w:t>
      </w:r>
      <w:r>
        <w:t xml:space="preserve"> dem topologischen Modell. </w:t>
      </w:r>
      <w:r w:rsidR="008752B7">
        <w:t>Nenne</w:t>
      </w:r>
      <w:r w:rsidR="00901C37">
        <w:t>n Sie</w:t>
      </w:r>
      <w:r w:rsidR="008752B7">
        <w:t xml:space="preserve"> den</w:t>
      </w:r>
      <w:r w:rsidR="00571913">
        <w:t xml:space="preserve"> </w:t>
      </w:r>
      <w:r w:rsidR="008752B7">
        <w:t>topologischen Bereich</w:t>
      </w:r>
      <w:r w:rsidR="00E11A1D">
        <w:t xml:space="preserve">, </w:t>
      </w:r>
      <w:r w:rsidR="0020359F">
        <w:t>in welchem</w:t>
      </w:r>
      <w:r w:rsidR="00571913">
        <w:t xml:space="preserve"> </w:t>
      </w:r>
      <w:r w:rsidR="0020359F">
        <w:t xml:space="preserve">sich die Sätze </w:t>
      </w:r>
      <w:r w:rsidR="00E22ECD">
        <w:t>unterscheiden</w:t>
      </w:r>
      <w:r w:rsidR="00901C37">
        <w:t xml:space="preserve">, </w:t>
      </w:r>
      <w:r w:rsidR="00E22ECD">
        <w:t xml:space="preserve">und </w:t>
      </w:r>
      <w:r w:rsidR="00996615">
        <w:t>erläutere</w:t>
      </w:r>
      <w:r w:rsidR="00901C37">
        <w:t>n Sie</w:t>
      </w:r>
      <w:r w:rsidR="00996615">
        <w:t xml:space="preserve"> die Unterschiede.</w:t>
      </w:r>
    </w:p>
    <w:p w14:paraId="6E389B3C" w14:textId="778CC804" w:rsidR="00AF10B3" w:rsidRDefault="00307B72" w:rsidP="002C3DFD">
      <w:pPr>
        <w:pStyle w:val="Listenabsatz"/>
        <w:numPr>
          <w:ilvl w:val="0"/>
          <w:numId w:val="25"/>
        </w:numPr>
      </w:pPr>
      <w:r>
        <w:t>Finde</w:t>
      </w:r>
      <w:r w:rsidR="007A3856">
        <w:t>n Sie</w:t>
      </w:r>
      <w:r>
        <w:t xml:space="preserve"> Satzbeispiele</w:t>
      </w:r>
      <w:r w:rsidR="00F928D4">
        <w:t xml:space="preserve"> mit </w:t>
      </w:r>
      <w:r w:rsidR="005402E5">
        <w:t xml:space="preserve">dem Auxiliar </w:t>
      </w:r>
      <w:r w:rsidR="005402E5" w:rsidRPr="005402E5">
        <w:rPr>
          <w:i/>
        </w:rPr>
        <w:t>haben</w:t>
      </w:r>
      <w:r w:rsidR="00D14349">
        <w:t xml:space="preserve">, die analog zu </w:t>
      </w:r>
      <w:r w:rsidR="00EA26C3">
        <w:t xml:space="preserve">Satz (1) </w:t>
      </w:r>
      <w:r w:rsidR="00762546">
        <w:t xml:space="preserve">bzw. </w:t>
      </w:r>
      <w:r w:rsidR="00EA26C3">
        <w:t>zu Satz (2) gebaut sind.</w:t>
      </w:r>
    </w:p>
    <w:p w14:paraId="73E411C2" w14:textId="2970C8BF" w:rsidR="00490BAF" w:rsidRDefault="00021D8C" w:rsidP="002C3DFD">
      <w:pPr>
        <w:pStyle w:val="Listenabsatz"/>
        <w:numPr>
          <w:ilvl w:val="0"/>
          <w:numId w:val="25"/>
        </w:numPr>
      </w:pPr>
      <w:r>
        <w:t>Überlege</w:t>
      </w:r>
      <w:r w:rsidR="007A3856">
        <w:t>n Sie</w:t>
      </w:r>
      <w:r>
        <w:t xml:space="preserve">, wie man das topologische Modell modifizieren könnte, um </w:t>
      </w:r>
      <w:r w:rsidR="003C2709">
        <w:t>diese Regularitäten zu erfassen.</w:t>
      </w:r>
    </w:p>
    <w:p w14:paraId="4E233774" w14:textId="77777777" w:rsidR="00E954E6" w:rsidRDefault="00E954E6" w:rsidP="002C3DFD"/>
    <w:p w14:paraId="4BECE23E" w14:textId="77777777" w:rsidR="005F5E78" w:rsidRDefault="005F5E78" w:rsidP="00DD4575"/>
    <w:p w14:paraId="20232E8C" w14:textId="2A8503BB" w:rsidR="00A46E73" w:rsidRPr="00A46E73" w:rsidRDefault="004F1D2F" w:rsidP="00DD4575">
      <w:pPr>
        <w:rPr>
          <w:b/>
          <w:bCs/>
        </w:rPr>
      </w:pPr>
      <w:r w:rsidRPr="00C159EB">
        <w:rPr>
          <w:b/>
          <w:bCs/>
        </w:rPr>
        <w:t>Differenzierung</w:t>
      </w:r>
    </w:p>
    <w:p w14:paraId="3846369D" w14:textId="4F46F699" w:rsidR="00C87781" w:rsidRDefault="00C87781" w:rsidP="00DE3C37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24"/>
        <w:gridCol w:w="471"/>
        <w:gridCol w:w="649"/>
        <w:gridCol w:w="578"/>
        <w:gridCol w:w="1034"/>
        <w:gridCol w:w="1527"/>
        <w:gridCol w:w="1278"/>
        <w:gridCol w:w="2493"/>
        <w:gridCol w:w="613"/>
      </w:tblGrid>
      <w:tr w:rsidR="00B607B4" w14:paraId="727890EE" w14:textId="77777777" w:rsidTr="00941EE5">
        <w:tc>
          <w:tcPr>
            <w:tcW w:w="233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670CA12" w14:textId="77777777" w:rsidR="00B607B4" w:rsidRDefault="00B607B4" w:rsidP="00393970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260" w:type="pct"/>
            <w:vMerge w:val="restart"/>
            <w:tcBorders>
              <w:left w:val="single" w:sz="4" w:space="0" w:color="auto"/>
            </w:tcBorders>
            <w:vAlign w:val="center"/>
          </w:tcPr>
          <w:p w14:paraId="60051125" w14:textId="77777777" w:rsidR="00B607B4" w:rsidRPr="00915824" w:rsidRDefault="00B607B4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358" w:type="pct"/>
            <w:vMerge w:val="restart"/>
            <w:vAlign w:val="center"/>
          </w:tcPr>
          <w:p w14:paraId="3D6F94FA" w14:textId="77777777" w:rsidR="00B607B4" w:rsidRDefault="00B607B4" w:rsidP="00393970">
            <w:pPr>
              <w:jc w:val="center"/>
            </w:pPr>
            <w:r>
              <w:t>AN</w:t>
            </w:r>
          </w:p>
        </w:tc>
        <w:tc>
          <w:tcPr>
            <w:tcW w:w="319" w:type="pct"/>
            <w:vMerge w:val="restart"/>
            <w:vAlign w:val="center"/>
          </w:tcPr>
          <w:p w14:paraId="7CB3212B" w14:textId="77777777" w:rsidR="00B607B4" w:rsidRDefault="00B607B4" w:rsidP="00393970">
            <w:pPr>
              <w:jc w:val="center"/>
            </w:pPr>
            <w:r>
              <w:t>TF</w:t>
            </w:r>
          </w:p>
        </w:tc>
        <w:tc>
          <w:tcPr>
            <w:tcW w:w="570" w:type="pct"/>
            <w:vMerge w:val="restart"/>
            <w:vAlign w:val="center"/>
          </w:tcPr>
          <w:p w14:paraId="7F0C7377" w14:textId="77777777" w:rsidR="00B607B4" w:rsidRDefault="00B607B4" w:rsidP="00393970">
            <w:pPr>
              <w:jc w:val="center"/>
            </w:pPr>
            <w:r>
              <w:t>COMP</w:t>
            </w:r>
          </w:p>
        </w:tc>
        <w:tc>
          <w:tcPr>
            <w:tcW w:w="842" w:type="pct"/>
            <w:vMerge w:val="restart"/>
            <w:vAlign w:val="center"/>
          </w:tcPr>
          <w:p w14:paraId="1BB69E62" w14:textId="77777777" w:rsidR="00B607B4" w:rsidRDefault="00B607B4" w:rsidP="00393970">
            <w:pPr>
              <w:jc w:val="center"/>
            </w:pPr>
            <w:r>
              <w:t>MF</w:t>
            </w:r>
          </w:p>
        </w:tc>
        <w:tc>
          <w:tcPr>
            <w:tcW w:w="2080" w:type="pct"/>
            <w:gridSpan w:val="2"/>
            <w:shd w:val="clear" w:color="auto" w:fill="D9D9D9" w:themeFill="background1" w:themeFillShade="D9"/>
            <w:vAlign w:val="center"/>
          </w:tcPr>
          <w:p w14:paraId="47E6DCB5" w14:textId="77777777" w:rsidR="00B607B4" w:rsidRDefault="00B607B4" w:rsidP="00393970">
            <w:pPr>
              <w:jc w:val="center"/>
            </w:pPr>
            <w:r>
              <w:t>VK</w:t>
            </w:r>
          </w:p>
        </w:tc>
        <w:tc>
          <w:tcPr>
            <w:tcW w:w="338" w:type="pct"/>
            <w:vMerge w:val="restart"/>
            <w:vAlign w:val="center"/>
          </w:tcPr>
          <w:p w14:paraId="7EADF40D" w14:textId="77777777" w:rsidR="00B607B4" w:rsidRDefault="00B607B4" w:rsidP="00393970">
            <w:pPr>
              <w:jc w:val="center"/>
            </w:pPr>
            <w:r>
              <w:t>NF</w:t>
            </w:r>
          </w:p>
        </w:tc>
      </w:tr>
      <w:tr w:rsidR="00B607B4" w14:paraId="27CDDEC2" w14:textId="77777777" w:rsidTr="00941EE5">
        <w:tc>
          <w:tcPr>
            <w:tcW w:w="233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65CDE32" w14:textId="77777777" w:rsidR="00B607B4" w:rsidRDefault="00B607B4" w:rsidP="00393970">
            <w:pPr>
              <w:jc w:val="center"/>
            </w:pPr>
          </w:p>
        </w:tc>
        <w:tc>
          <w:tcPr>
            <w:tcW w:w="260" w:type="pct"/>
            <w:vMerge/>
            <w:tcBorders>
              <w:left w:val="single" w:sz="4" w:space="0" w:color="auto"/>
            </w:tcBorders>
            <w:vAlign w:val="center"/>
          </w:tcPr>
          <w:p w14:paraId="03C4CEA7" w14:textId="77777777" w:rsidR="00B607B4" w:rsidRDefault="00B607B4" w:rsidP="00393970">
            <w:pPr>
              <w:jc w:val="center"/>
            </w:pPr>
          </w:p>
        </w:tc>
        <w:tc>
          <w:tcPr>
            <w:tcW w:w="358" w:type="pct"/>
            <w:vMerge/>
            <w:vAlign w:val="center"/>
          </w:tcPr>
          <w:p w14:paraId="30388FC5" w14:textId="77777777" w:rsidR="00B607B4" w:rsidRDefault="00B607B4" w:rsidP="00393970">
            <w:pPr>
              <w:jc w:val="center"/>
            </w:pPr>
          </w:p>
        </w:tc>
        <w:tc>
          <w:tcPr>
            <w:tcW w:w="319" w:type="pct"/>
            <w:vMerge/>
            <w:vAlign w:val="center"/>
          </w:tcPr>
          <w:p w14:paraId="04F04DC4" w14:textId="77777777" w:rsidR="00B607B4" w:rsidRDefault="00B607B4" w:rsidP="00393970">
            <w:pPr>
              <w:jc w:val="center"/>
            </w:pPr>
          </w:p>
        </w:tc>
        <w:tc>
          <w:tcPr>
            <w:tcW w:w="570" w:type="pct"/>
            <w:vMerge/>
            <w:vAlign w:val="center"/>
          </w:tcPr>
          <w:p w14:paraId="11E3F979" w14:textId="77777777" w:rsidR="00B607B4" w:rsidRDefault="00B607B4" w:rsidP="00393970">
            <w:pPr>
              <w:jc w:val="center"/>
            </w:pPr>
          </w:p>
        </w:tc>
        <w:tc>
          <w:tcPr>
            <w:tcW w:w="842" w:type="pct"/>
            <w:vMerge/>
            <w:vAlign w:val="center"/>
          </w:tcPr>
          <w:p w14:paraId="71E6634E" w14:textId="77777777" w:rsidR="00B607B4" w:rsidRDefault="00B607B4" w:rsidP="00393970">
            <w:pPr>
              <w:jc w:val="center"/>
            </w:pP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2E7CAB10" w14:textId="77777777" w:rsidR="00B607B4" w:rsidRDefault="00B607B4" w:rsidP="00393970">
            <w:pPr>
              <w:jc w:val="center"/>
            </w:pPr>
            <w:r>
              <w:t>Oberfeld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7FBB44DF" w14:textId="77777777" w:rsidR="00B607B4" w:rsidRDefault="00B607B4" w:rsidP="00393970">
            <w:pPr>
              <w:jc w:val="center"/>
            </w:pPr>
            <w:r>
              <w:t>Unterfeld</w:t>
            </w:r>
          </w:p>
        </w:tc>
        <w:tc>
          <w:tcPr>
            <w:tcW w:w="338" w:type="pct"/>
            <w:vMerge/>
            <w:vAlign w:val="center"/>
          </w:tcPr>
          <w:p w14:paraId="4E4E2AD4" w14:textId="77777777" w:rsidR="00B607B4" w:rsidRDefault="00B607B4" w:rsidP="00393970">
            <w:pPr>
              <w:jc w:val="center"/>
            </w:pPr>
          </w:p>
        </w:tc>
      </w:tr>
      <w:tr w:rsidR="00B607B4" w14:paraId="653AF9B1" w14:textId="77777777" w:rsidTr="00941EE5">
        <w:tc>
          <w:tcPr>
            <w:tcW w:w="233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E786DB" w14:textId="77777777" w:rsidR="00B607B4" w:rsidRDefault="00B607B4" w:rsidP="00393970">
            <w:pPr>
              <w:jc w:val="center"/>
            </w:pPr>
          </w:p>
        </w:tc>
        <w:tc>
          <w:tcPr>
            <w:tcW w:w="26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02D32E3" w14:textId="77777777" w:rsidR="00B607B4" w:rsidRDefault="00B607B4" w:rsidP="00393970">
            <w:pPr>
              <w:jc w:val="center"/>
            </w:pPr>
          </w:p>
        </w:tc>
        <w:tc>
          <w:tcPr>
            <w:tcW w:w="358" w:type="pct"/>
            <w:tcBorders>
              <w:bottom w:val="single" w:sz="4" w:space="0" w:color="auto"/>
            </w:tcBorders>
            <w:vAlign w:val="center"/>
          </w:tcPr>
          <w:p w14:paraId="3105F234" w14:textId="77777777" w:rsidR="00B607B4" w:rsidRDefault="00B607B4" w:rsidP="00393970">
            <w:pPr>
              <w:jc w:val="center"/>
            </w:pPr>
            <w:r>
              <w:t>-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14:paraId="4C297029" w14:textId="77777777" w:rsidR="00B607B4" w:rsidRDefault="00B607B4" w:rsidP="00393970">
            <w:pPr>
              <w:jc w:val="center"/>
            </w:pPr>
            <w:r>
              <w:t>-</w:t>
            </w:r>
          </w:p>
        </w:tc>
        <w:tc>
          <w:tcPr>
            <w:tcW w:w="570" w:type="pct"/>
            <w:tcBorders>
              <w:bottom w:val="single" w:sz="4" w:space="0" w:color="auto"/>
            </w:tcBorders>
            <w:vAlign w:val="center"/>
          </w:tcPr>
          <w:p w14:paraId="6CC0A25E" w14:textId="77777777" w:rsidR="00B607B4" w:rsidRDefault="00B607B4" w:rsidP="00393970">
            <w:pPr>
              <w:jc w:val="center"/>
            </w:pPr>
            <w:r>
              <w:t>ob</w:t>
            </w:r>
          </w:p>
        </w:tc>
        <w:tc>
          <w:tcPr>
            <w:tcW w:w="842" w:type="pct"/>
            <w:tcBorders>
              <w:bottom w:val="single" w:sz="4" w:space="0" w:color="auto"/>
            </w:tcBorders>
            <w:vAlign w:val="center"/>
          </w:tcPr>
          <w:p w14:paraId="3521E94F" w14:textId="77777777" w:rsidR="00B607B4" w:rsidRDefault="00B607B4" w:rsidP="00393970">
            <w:pPr>
              <w:jc w:val="center"/>
            </w:pPr>
            <w:r>
              <w:t>sie da noch</w:t>
            </w:r>
          </w:p>
        </w:tc>
        <w:tc>
          <w:tcPr>
            <w:tcW w:w="705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004A99" w14:textId="77777777" w:rsidR="00B607B4" w:rsidRDefault="00B607B4" w:rsidP="00393970">
            <w:pPr>
              <w:jc w:val="center"/>
            </w:pPr>
            <w:r>
              <w:t>-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333AB3B0" w14:textId="352863C9" w:rsidR="00B607B4" w:rsidRPr="00603FB5" w:rsidRDefault="00B607B4" w:rsidP="00393970">
            <w:pPr>
              <w:jc w:val="center"/>
              <w:rPr>
                <w:vertAlign w:val="subscript"/>
              </w:rPr>
            </w:pPr>
            <w:r>
              <w:t>lachen können wird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6E0C3430" w14:textId="77777777" w:rsidR="00B607B4" w:rsidRDefault="00B607B4" w:rsidP="00393970">
            <w:pPr>
              <w:jc w:val="center"/>
            </w:pPr>
            <w:r>
              <w:t>-</w:t>
            </w:r>
          </w:p>
        </w:tc>
      </w:tr>
    </w:tbl>
    <w:p w14:paraId="706F3C7F" w14:textId="77777777" w:rsidR="00B607B4" w:rsidRDefault="00B607B4" w:rsidP="00DE3C37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25"/>
        <w:gridCol w:w="472"/>
        <w:gridCol w:w="649"/>
        <w:gridCol w:w="578"/>
        <w:gridCol w:w="1034"/>
        <w:gridCol w:w="1527"/>
        <w:gridCol w:w="1278"/>
        <w:gridCol w:w="2493"/>
        <w:gridCol w:w="611"/>
      </w:tblGrid>
      <w:tr w:rsidR="00787F13" w14:paraId="33BFEBFF" w14:textId="77777777" w:rsidTr="00182AE2">
        <w:tc>
          <w:tcPr>
            <w:tcW w:w="234" w:type="pct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0B52BFE" w14:textId="77777777" w:rsidR="00787F13" w:rsidRDefault="00787F13" w:rsidP="00393970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260" w:type="pct"/>
            <w:vMerge w:val="restart"/>
            <w:tcBorders>
              <w:left w:val="single" w:sz="4" w:space="0" w:color="auto"/>
            </w:tcBorders>
            <w:vAlign w:val="center"/>
          </w:tcPr>
          <w:p w14:paraId="616563A6" w14:textId="77777777" w:rsidR="00787F13" w:rsidRPr="00915824" w:rsidRDefault="00787F13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358" w:type="pct"/>
            <w:vMerge w:val="restart"/>
            <w:vAlign w:val="center"/>
          </w:tcPr>
          <w:p w14:paraId="09ACAFE0" w14:textId="77777777" w:rsidR="00787F13" w:rsidRDefault="00787F13" w:rsidP="00393970">
            <w:pPr>
              <w:jc w:val="center"/>
            </w:pPr>
            <w:r>
              <w:t>AN</w:t>
            </w:r>
          </w:p>
        </w:tc>
        <w:tc>
          <w:tcPr>
            <w:tcW w:w="319" w:type="pct"/>
            <w:vMerge w:val="restart"/>
            <w:vAlign w:val="center"/>
          </w:tcPr>
          <w:p w14:paraId="40E3CC50" w14:textId="77777777" w:rsidR="00787F13" w:rsidRDefault="00787F13" w:rsidP="00393970">
            <w:pPr>
              <w:jc w:val="center"/>
            </w:pPr>
            <w:r>
              <w:t>TF</w:t>
            </w:r>
          </w:p>
        </w:tc>
        <w:tc>
          <w:tcPr>
            <w:tcW w:w="570" w:type="pct"/>
            <w:vMerge w:val="restart"/>
            <w:vAlign w:val="center"/>
          </w:tcPr>
          <w:p w14:paraId="7E21EBC8" w14:textId="77777777" w:rsidR="00787F13" w:rsidRDefault="00787F13" w:rsidP="00393970">
            <w:pPr>
              <w:jc w:val="center"/>
            </w:pPr>
            <w:r>
              <w:t>COMP</w:t>
            </w:r>
          </w:p>
        </w:tc>
        <w:tc>
          <w:tcPr>
            <w:tcW w:w="842" w:type="pct"/>
            <w:vMerge w:val="restart"/>
            <w:vAlign w:val="center"/>
          </w:tcPr>
          <w:p w14:paraId="765F45DF" w14:textId="77777777" w:rsidR="00787F13" w:rsidRDefault="00787F13" w:rsidP="00393970">
            <w:pPr>
              <w:jc w:val="center"/>
            </w:pPr>
            <w:r>
              <w:t>MF</w:t>
            </w:r>
          </w:p>
        </w:tc>
        <w:tc>
          <w:tcPr>
            <w:tcW w:w="2080" w:type="pct"/>
            <w:gridSpan w:val="2"/>
            <w:shd w:val="clear" w:color="auto" w:fill="D9D9D9" w:themeFill="background1" w:themeFillShade="D9"/>
            <w:vAlign w:val="center"/>
          </w:tcPr>
          <w:p w14:paraId="400883B5" w14:textId="77777777" w:rsidR="00787F13" w:rsidRDefault="00787F13" w:rsidP="00393970">
            <w:pPr>
              <w:jc w:val="center"/>
            </w:pPr>
            <w:r>
              <w:t>VK</w:t>
            </w:r>
          </w:p>
        </w:tc>
        <w:tc>
          <w:tcPr>
            <w:tcW w:w="338" w:type="pct"/>
            <w:vMerge w:val="restart"/>
            <w:vAlign w:val="center"/>
          </w:tcPr>
          <w:p w14:paraId="21B18ECC" w14:textId="77777777" w:rsidR="00787F13" w:rsidRDefault="00787F13" w:rsidP="00393970">
            <w:pPr>
              <w:jc w:val="center"/>
            </w:pPr>
            <w:r>
              <w:t>NF</w:t>
            </w:r>
          </w:p>
        </w:tc>
      </w:tr>
      <w:tr w:rsidR="00787F13" w14:paraId="57C0E1B4" w14:textId="77777777" w:rsidTr="00182AE2">
        <w:tc>
          <w:tcPr>
            <w:tcW w:w="234" w:type="pct"/>
            <w:vMerge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CD5ED7" w14:textId="77777777" w:rsidR="00787F13" w:rsidRDefault="00787F13" w:rsidP="00393970">
            <w:pPr>
              <w:jc w:val="center"/>
            </w:pPr>
          </w:p>
        </w:tc>
        <w:tc>
          <w:tcPr>
            <w:tcW w:w="260" w:type="pct"/>
            <w:vMerge/>
            <w:tcBorders>
              <w:left w:val="single" w:sz="4" w:space="0" w:color="auto"/>
            </w:tcBorders>
            <w:vAlign w:val="center"/>
          </w:tcPr>
          <w:p w14:paraId="35BC49B4" w14:textId="77777777" w:rsidR="00787F13" w:rsidRDefault="00787F13" w:rsidP="00393970">
            <w:pPr>
              <w:jc w:val="center"/>
            </w:pPr>
          </w:p>
        </w:tc>
        <w:tc>
          <w:tcPr>
            <w:tcW w:w="358" w:type="pct"/>
            <w:vMerge/>
            <w:vAlign w:val="center"/>
          </w:tcPr>
          <w:p w14:paraId="136451F0" w14:textId="77777777" w:rsidR="00787F13" w:rsidRDefault="00787F13" w:rsidP="00393970">
            <w:pPr>
              <w:jc w:val="center"/>
            </w:pPr>
          </w:p>
        </w:tc>
        <w:tc>
          <w:tcPr>
            <w:tcW w:w="319" w:type="pct"/>
            <w:vMerge/>
            <w:vAlign w:val="center"/>
          </w:tcPr>
          <w:p w14:paraId="0AA82BF9" w14:textId="77777777" w:rsidR="00787F13" w:rsidRDefault="00787F13" w:rsidP="00393970">
            <w:pPr>
              <w:jc w:val="center"/>
            </w:pPr>
          </w:p>
        </w:tc>
        <w:tc>
          <w:tcPr>
            <w:tcW w:w="570" w:type="pct"/>
            <w:vMerge/>
            <w:vAlign w:val="center"/>
          </w:tcPr>
          <w:p w14:paraId="70ABA361" w14:textId="77777777" w:rsidR="00787F13" w:rsidRDefault="00787F13" w:rsidP="00393970">
            <w:pPr>
              <w:jc w:val="center"/>
            </w:pPr>
          </w:p>
        </w:tc>
        <w:tc>
          <w:tcPr>
            <w:tcW w:w="842" w:type="pct"/>
            <w:vMerge/>
            <w:vAlign w:val="center"/>
          </w:tcPr>
          <w:p w14:paraId="03A7BBB9" w14:textId="77777777" w:rsidR="00787F13" w:rsidRDefault="00787F13" w:rsidP="00393970">
            <w:pPr>
              <w:jc w:val="center"/>
            </w:pP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54D968DF" w14:textId="77777777" w:rsidR="00787F13" w:rsidRDefault="00787F13" w:rsidP="00393970">
            <w:pPr>
              <w:jc w:val="center"/>
            </w:pPr>
            <w:r>
              <w:t>Oberfeld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3399037C" w14:textId="77777777" w:rsidR="00787F13" w:rsidRDefault="00787F13" w:rsidP="00393970">
            <w:pPr>
              <w:jc w:val="center"/>
            </w:pPr>
            <w:r>
              <w:t>Unterfeld</w:t>
            </w:r>
          </w:p>
        </w:tc>
        <w:tc>
          <w:tcPr>
            <w:tcW w:w="338" w:type="pct"/>
            <w:vMerge/>
            <w:vAlign w:val="center"/>
          </w:tcPr>
          <w:p w14:paraId="10278909" w14:textId="77777777" w:rsidR="00787F13" w:rsidRDefault="00787F13" w:rsidP="00393970">
            <w:pPr>
              <w:jc w:val="center"/>
            </w:pPr>
          </w:p>
        </w:tc>
      </w:tr>
      <w:tr w:rsidR="00787F13" w14:paraId="5697AA68" w14:textId="77777777" w:rsidTr="00182AE2">
        <w:tc>
          <w:tcPr>
            <w:tcW w:w="234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D9FA284" w14:textId="77777777" w:rsidR="00787F13" w:rsidRDefault="00787F13" w:rsidP="00393970">
            <w:pPr>
              <w:jc w:val="center"/>
            </w:pPr>
          </w:p>
        </w:tc>
        <w:tc>
          <w:tcPr>
            <w:tcW w:w="26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02A598E" w14:textId="77777777" w:rsidR="00787F13" w:rsidRDefault="00787F13" w:rsidP="00393970">
            <w:pPr>
              <w:jc w:val="center"/>
            </w:pPr>
          </w:p>
        </w:tc>
        <w:tc>
          <w:tcPr>
            <w:tcW w:w="358" w:type="pct"/>
            <w:tcBorders>
              <w:bottom w:val="single" w:sz="4" w:space="0" w:color="auto"/>
            </w:tcBorders>
            <w:vAlign w:val="center"/>
          </w:tcPr>
          <w:p w14:paraId="43BA4785" w14:textId="77777777" w:rsidR="00787F13" w:rsidRDefault="00787F13" w:rsidP="00393970">
            <w:pPr>
              <w:jc w:val="center"/>
            </w:pPr>
            <w:r>
              <w:t>-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14:paraId="5C56963A" w14:textId="77777777" w:rsidR="00787F13" w:rsidRDefault="00787F13" w:rsidP="00393970">
            <w:pPr>
              <w:jc w:val="center"/>
            </w:pPr>
            <w:r>
              <w:t>-</w:t>
            </w:r>
          </w:p>
        </w:tc>
        <w:tc>
          <w:tcPr>
            <w:tcW w:w="570" w:type="pct"/>
            <w:tcBorders>
              <w:bottom w:val="single" w:sz="4" w:space="0" w:color="auto"/>
            </w:tcBorders>
            <w:vAlign w:val="center"/>
          </w:tcPr>
          <w:p w14:paraId="00CE11E8" w14:textId="77777777" w:rsidR="00787F13" w:rsidRDefault="00787F13" w:rsidP="00393970">
            <w:pPr>
              <w:jc w:val="center"/>
            </w:pPr>
            <w:r>
              <w:t>ob</w:t>
            </w:r>
          </w:p>
        </w:tc>
        <w:tc>
          <w:tcPr>
            <w:tcW w:w="842" w:type="pct"/>
            <w:tcBorders>
              <w:bottom w:val="single" w:sz="4" w:space="0" w:color="auto"/>
            </w:tcBorders>
            <w:vAlign w:val="center"/>
          </w:tcPr>
          <w:p w14:paraId="7C9194CB" w14:textId="77777777" w:rsidR="00787F13" w:rsidRDefault="00787F13" w:rsidP="00393970">
            <w:pPr>
              <w:jc w:val="center"/>
            </w:pPr>
            <w:r>
              <w:t>sie da noch</w:t>
            </w: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780633B1" w14:textId="69937E54" w:rsidR="00787F13" w:rsidRPr="00D43140" w:rsidRDefault="00787F13" w:rsidP="00393970">
            <w:pPr>
              <w:jc w:val="center"/>
            </w:pPr>
            <w:r>
              <w:t>wird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20FA1419" w14:textId="42F6D8A8" w:rsidR="00787F13" w:rsidRPr="00D43140" w:rsidRDefault="00787F13" w:rsidP="00393970">
            <w:pPr>
              <w:jc w:val="center"/>
            </w:pPr>
            <w:r>
              <w:t>lachen können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34E1D43B" w14:textId="77777777" w:rsidR="00787F13" w:rsidRDefault="00787F13" w:rsidP="00393970">
            <w:pPr>
              <w:jc w:val="center"/>
            </w:pPr>
            <w:r>
              <w:t>-</w:t>
            </w:r>
          </w:p>
        </w:tc>
      </w:tr>
    </w:tbl>
    <w:p w14:paraId="095D168B" w14:textId="469709C6" w:rsidR="00182AE2" w:rsidRPr="001E6859" w:rsidRDefault="00182AE2" w:rsidP="00182AE2">
      <w:pPr>
        <w:spacing w:before="120"/>
        <w:rPr>
          <w:sz w:val="16"/>
          <w:szCs w:val="16"/>
        </w:rPr>
      </w:pPr>
      <w:r w:rsidRPr="001E6859">
        <w:rPr>
          <w:sz w:val="16"/>
          <w:szCs w:val="16"/>
        </w:rPr>
        <w:t>[AN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Anschlussposition, TF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proofErr w:type="gramStart"/>
      <w:r w:rsidRPr="001E6859">
        <w:rPr>
          <w:sz w:val="16"/>
          <w:szCs w:val="16"/>
        </w:rPr>
        <w:t xml:space="preserve">Topikfeld, </w:t>
      </w:r>
      <w:r>
        <w:rPr>
          <w:sz w:val="16"/>
          <w:szCs w:val="16"/>
        </w:rPr>
        <w:t xml:space="preserve"> </w:t>
      </w:r>
      <w:r w:rsidR="00132459" w:rsidRPr="001E6859">
        <w:rPr>
          <w:sz w:val="16"/>
          <w:szCs w:val="16"/>
        </w:rPr>
        <w:t>COMP</w:t>
      </w:r>
      <w:proofErr w:type="gramEnd"/>
      <w:r w:rsidR="00132459">
        <w:rPr>
          <w:sz w:val="16"/>
          <w:szCs w:val="16"/>
        </w:rPr>
        <w:t xml:space="preserve"> </w:t>
      </w:r>
      <w:r w:rsidR="00132459" w:rsidRPr="001E6859">
        <w:rPr>
          <w:sz w:val="16"/>
          <w:szCs w:val="16"/>
        </w:rPr>
        <w:t>=</w:t>
      </w:r>
      <w:r w:rsidR="00132459">
        <w:rPr>
          <w:sz w:val="16"/>
          <w:szCs w:val="16"/>
        </w:rPr>
        <w:t xml:space="preserve"> </w:t>
      </w:r>
      <w:r w:rsidR="00132459" w:rsidRPr="001E6859">
        <w:rPr>
          <w:sz w:val="16"/>
          <w:szCs w:val="16"/>
        </w:rPr>
        <w:t>Komplementiererbereich</w:t>
      </w:r>
      <w:r w:rsidR="00132459">
        <w:rPr>
          <w:sz w:val="16"/>
          <w:szCs w:val="16"/>
        </w:rPr>
        <w:t>,</w:t>
      </w:r>
      <w:r w:rsidRPr="001E6859">
        <w:rPr>
          <w:sz w:val="16"/>
          <w:szCs w:val="16"/>
        </w:rPr>
        <w:t xml:space="preserve"> MF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Mittelfeld, VK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Verbalkomplex, NF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=</w:t>
      </w:r>
      <w:r>
        <w:rPr>
          <w:sz w:val="16"/>
          <w:szCs w:val="16"/>
        </w:rPr>
        <w:t xml:space="preserve"> </w:t>
      </w:r>
      <w:r w:rsidRPr="001E6859">
        <w:rPr>
          <w:sz w:val="16"/>
          <w:szCs w:val="16"/>
        </w:rPr>
        <w:t>Nachfeld,</w:t>
      </w:r>
      <w:r w:rsidR="003451C9">
        <w:rPr>
          <w:sz w:val="16"/>
          <w:szCs w:val="16"/>
        </w:rPr>
        <w:t xml:space="preserve"> </w:t>
      </w:r>
      <w:r w:rsidR="0092264F" w:rsidRPr="0092264F">
        <w:rPr>
          <w:sz w:val="16"/>
          <w:szCs w:val="16"/>
        </w:rPr>
        <w:t>VE = Verbend- bzw. Verbletztsatz</w:t>
      </w:r>
      <w:r w:rsidRPr="001E6859">
        <w:rPr>
          <w:sz w:val="16"/>
          <w:szCs w:val="16"/>
        </w:rPr>
        <w:t>]</w:t>
      </w:r>
    </w:p>
    <w:p w14:paraId="2B697FEB" w14:textId="77777777" w:rsidR="00182AE2" w:rsidRDefault="00182AE2" w:rsidP="00DD4575"/>
    <w:p w14:paraId="22C8279E" w14:textId="74FDCE2F" w:rsidR="006153DE" w:rsidRDefault="006153DE" w:rsidP="00862C0F">
      <w:pPr>
        <w:pStyle w:val="Listenabsatz"/>
        <w:numPr>
          <w:ilvl w:val="0"/>
          <w:numId w:val="27"/>
        </w:numPr>
      </w:pPr>
      <w:r>
        <w:t>Vergleiche</w:t>
      </w:r>
      <w:r w:rsidR="007D3D1C">
        <w:t>n Sie</w:t>
      </w:r>
      <w:r>
        <w:t xml:space="preserve"> die </w:t>
      </w:r>
      <w:r w:rsidR="00DD4ED9">
        <w:t>topologischen Analysen von Satz (1) und (2)</w:t>
      </w:r>
      <w:r w:rsidR="004546B9">
        <w:t xml:space="preserve"> und erkläre</w:t>
      </w:r>
      <w:r w:rsidR="007D3D1C">
        <w:t>n Sie</w:t>
      </w:r>
      <w:r w:rsidR="004546B9">
        <w:t xml:space="preserve"> </w:t>
      </w:r>
      <w:r w:rsidR="00D739D6">
        <w:t>die Gliederung von VK in ein Ober- und Unterfeld.</w:t>
      </w:r>
      <w:r w:rsidR="001C3149">
        <w:t xml:space="preserve"> </w:t>
      </w:r>
    </w:p>
    <w:p w14:paraId="47DBC7A7" w14:textId="373A7905" w:rsidR="00862C0F" w:rsidRDefault="00862C0F" w:rsidP="00862C0F">
      <w:pPr>
        <w:pStyle w:val="Listenabsatz"/>
        <w:numPr>
          <w:ilvl w:val="0"/>
          <w:numId w:val="27"/>
        </w:numPr>
      </w:pPr>
      <w:r>
        <w:t xml:space="preserve">Finden Sie Satzbeispiele mit dem Auxiliar </w:t>
      </w:r>
      <w:r w:rsidRPr="005402E5">
        <w:rPr>
          <w:i/>
        </w:rPr>
        <w:t>haben</w:t>
      </w:r>
      <w:r>
        <w:t>, die analog zu Satz (1) bzw. zu Satz (2) gebaut sind.</w:t>
      </w:r>
    </w:p>
    <w:p w14:paraId="7A90D168" w14:textId="77777777" w:rsidR="00787F13" w:rsidRDefault="00787F13" w:rsidP="00DD4575"/>
    <w:p w14:paraId="036ACC36" w14:textId="77777777" w:rsidR="00450FFA" w:rsidRDefault="00450FFA" w:rsidP="00DD4575"/>
    <w:p w14:paraId="40AA5A97" w14:textId="4D4BDDAE" w:rsidR="004438C9" w:rsidRDefault="004F1D2F" w:rsidP="00DD4575">
      <w:pPr>
        <w:rPr>
          <w:b/>
          <w:bCs/>
        </w:rPr>
      </w:pPr>
      <w:r w:rsidRPr="005E36E8">
        <w:rPr>
          <w:b/>
          <w:bCs/>
        </w:rPr>
        <w:t>Lösungshinweise</w:t>
      </w:r>
    </w:p>
    <w:p w14:paraId="08092FDB" w14:textId="637D9FC0" w:rsidR="00BE6BB6" w:rsidRDefault="00BE6BB6" w:rsidP="00DD4575">
      <w:pPr>
        <w:rPr>
          <w:b/>
          <w:bCs/>
        </w:rPr>
      </w:pPr>
    </w:p>
    <w:p w14:paraId="50171283" w14:textId="05AC63DA" w:rsidR="00BE6BB6" w:rsidRDefault="00BE6BB6" w:rsidP="00BE6BB6">
      <w:r>
        <w:t>Auf der Grundlage von Bech kann</w:t>
      </w:r>
      <w:r w:rsidR="005B5C6D">
        <w:t xml:space="preserve"> der Verbalkomplex</w:t>
      </w:r>
      <w:r>
        <w:t xml:space="preserve"> VK, der bei Bech als Schlussfeld bezeichnet wird, weiter in ein Ober- und Unterfeld differenziert werden:</w:t>
      </w:r>
    </w:p>
    <w:p w14:paraId="202DFA91" w14:textId="77777777" w:rsidR="00BE6BB6" w:rsidRDefault="00BE6BB6" w:rsidP="00BE6BB6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1730"/>
        <w:gridCol w:w="715"/>
        <w:gridCol w:w="636"/>
        <w:gridCol w:w="652"/>
        <w:gridCol w:w="801"/>
        <w:gridCol w:w="962"/>
        <w:gridCol w:w="1406"/>
        <w:gridCol w:w="1486"/>
        <w:gridCol w:w="674"/>
      </w:tblGrid>
      <w:tr w:rsidR="00BE6BB6" w14:paraId="348E5A54" w14:textId="77777777" w:rsidTr="00393970">
        <w:tc>
          <w:tcPr>
            <w:tcW w:w="954" w:type="pct"/>
            <w:vMerge w:val="restart"/>
            <w:vAlign w:val="center"/>
          </w:tcPr>
          <w:p w14:paraId="1EF25163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₂-Schema</w:t>
            </w:r>
          </w:p>
        </w:tc>
        <w:tc>
          <w:tcPr>
            <w:tcW w:w="394" w:type="pct"/>
            <w:vMerge w:val="restart"/>
            <w:vAlign w:val="center"/>
          </w:tcPr>
          <w:p w14:paraId="51290C18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51" w:type="pct"/>
            <w:vMerge w:val="restart"/>
            <w:vAlign w:val="center"/>
          </w:tcPr>
          <w:p w14:paraId="2EC1D959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360" w:type="pct"/>
            <w:vMerge w:val="restart"/>
            <w:vAlign w:val="center"/>
          </w:tcPr>
          <w:p w14:paraId="5DBC02FF" w14:textId="77777777" w:rsidR="00BE6BB6" w:rsidRDefault="00BE6BB6" w:rsidP="00393970">
            <w:pPr>
              <w:jc w:val="center"/>
            </w:pPr>
            <w:r>
              <w:t>VF</w:t>
            </w:r>
          </w:p>
        </w:tc>
        <w:tc>
          <w:tcPr>
            <w:tcW w:w="442" w:type="pct"/>
            <w:vMerge w:val="restart"/>
            <w:vAlign w:val="center"/>
          </w:tcPr>
          <w:p w14:paraId="10CBDE69" w14:textId="77777777" w:rsidR="00BE6BB6" w:rsidRDefault="00BE6BB6" w:rsidP="00393970">
            <w:pPr>
              <w:jc w:val="center"/>
            </w:pPr>
            <w:r>
              <w:t>FINIT</w:t>
            </w:r>
          </w:p>
        </w:tc>
        <w:tc>
          <w:tcPr>
            <w:tcW w:w="531" w:type="pct"/>
            <w:vMerge w:val="restart"/>
            <w:tcBorders>
              <w:right w:val="single" w:sz="18" w:space="0" w:color="auto"/>
            </w:tcBorders>
            <w:vAlign w:val="center"/>
          </w:tcPr>
          <w:p w14:paraId="78201997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1596" w:type="pct"/>
            <w:gridSpan w:val="2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02829F95" w14:textId="77777777" w:rsidR="00BE6BB6" w:rsidRDefault="00BE6BB6" w:rsidP="00393970">
            <w:pPr>
              <w:jc w:val="center"/>
            </w:pPr>
            <w:r>
              <w:t>VK = Schlussfeld</w:t>
            </w:r>
          </w:p>
        </w:tc>
        <w:tc>
          <w:tcPr>
            <w:tcW w:w="372" w:type="pct"/>
            <w:vMerge w:val="restart"/>
            <w:tcBorders>
              <w:left w:val="single" w:sz="18" w:space="0" w:color="auto"/>
            </w:tcBorders>
            <w:vAlign w:val="center"/>
          </w:tcPr>
          <w:p w14:paraId="6830D5FE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435F3EB6" w14:textId="77777777" w:rsidTr="00393970">
        <w:tc>
          <w:tcPr>
            <w:tcW w:w="954" w:type="pct"/>
            <w:vMerge/>
            <w:vAlign w:val="center"/>
          </w:tcPr>
          <w:p w14:paraId="542C05F5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</w:p>
        </w:tc>
        <w:tc>
          <w:tcPr>
            <w:tcW w:w="394" w:type="pct"/>
            <w:vMerge/>
            <w:vAlign w:val="center"/>
          </w:tcPr>
          <w:p w14:paraId="37ED5FBF" w14:textId="77777777" w:rsidR="00BE6BB6" w:rsidRDefault="00BE6BB6" w:rsidP="00393970">
            <w:pPr>
              <w:jc w:val="center"/>
            </w:pPr>
          </w:p>
        </w:tc>
        <w:tc>
          <w:tcPr>
            <w:tcW w:w="351" w:type="pct"/>
            <w:vMerge/>
            <w:vAlign w:val="center"/>
          </w:tcPr>
          <w:p w14:paraId="287EF0C3" w14:textId="77777777" w:rsidR="00BE6BB6" w:rsidRDefault="00BE6BB6" w:rsidP="00393970">
            <w:pPr>
              <w:jc w:val="center"/>
            </w:pPr>
          </w:p>
        </w:tc>
        <w:tc>
          <w:tcPr>
            <w:tcW w:w="360" w:type="pct"/>
            <w:vMerge/>
            <w:vAlign w:val="center"/>
          </w:tcPr>
          <w:p w14:paraId="28E74288" w14:textId="77777777" w:rsidR="00BE6BB6" w:rsidRDefault="00BE6BB6" w:rsidP="00393970">
            <w:pPr>
              <w:jc w:val="center"/>
            </w:pPr>
          </w:p>
        </w:tc>
        <w:tc>
          <w:tcPr>
            <w:tcW w:w="442" w:type="pct"/>
            <w:vMerge/>
            <w:vAlign w:val="center"/>
          </w:tcPr>
          <w:p w14:paraId="4AF01F24" w14:textId="77777777" w:rsidR="00BE6BB6" w:rsidRDefault="00BE6BB6" w:rsidP="00393970">
            <w:pPr>
              <w:jc w:val="center"/>
            </w:pPr>
          </w:p>
        </w:tc>
        <w:tc>
          <w:tcPr>
            <w:tcW w:w="531" w:type="pct"/>
            <w:vMerge/>
            <w:tcBorders>
              <w:right w:val="single" w:sz="18" w:space="0" w:color="auto"/>
            </w:tcBorders>
            <w:vAlign w:val="center"/>
          </w:tcPr>
          <w:p w14:paraId="78E789B5" w14:textId="77777777" w:rsidR="00BE6BB6" w:rsidRDefault="00BE6BB6" w:rsidP="00393970">
            <w:pPr>
              <w:jc w:val="center"/>
            </w:pPr>
          </w:p>
        </w:tc>
        <w:tc>
          <w:tcPr>
            <w:tcW w:w="776" w:type="pct"/>
            <w:tcBorders>
              <w:left w:val="single" w:sz="18" w:space="0" w:color="auto"/>
              <w:bottom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659AD897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820" w:type="pct"/>
            <w:tcBorders>
              <w:bottom w:val="single" w:sz="18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0074122B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72" w:type="pct"/>
            <w:vMerge/>
            <w:tcBorders>
              <w:left w:val="single" w:sz="18" w:space="0" w:color="auto"/>
            </w:tcBorders>
            <w:vAlign w:val="center"/>
          </w:tcPr>
          <w:p w14:paraId="7FE9B204" w14:textId="77777777" w:rsidR="00BE6BB6" w:rsidRDefault="00BE6BB6" w:rsidP="00393970">
            <w:pPr>
              <w:jc w:val="center"/>
            </w:pPr>
          </w:p>
        </w:tc>
      </w:tr>
      <w:tr w:rsidR="00BE6BB6" w14:paraId="35FC8581" w14:textId="77777777" w:rsidTr="00393970">
        <w:tc>
          <w:tcPr>
            <w:tcW w:w="954" w:type="pct"/>
            <w:vMerge w:val="restart"/>
            <w:vAlign w:val="center"/>
          </w:tcPr>
          <w:p w14:paraId="37F5A9DA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₁-Schema</w:t>
            </w:r>
          </w:p>
        </w:tc>
        <w:tc>
          <w:tcPr>
            <w:tcW w:w="394" w:type="pct"/>
            <w:vMerge w:val="restart"/>
            <w:vAlign w:val="center"/>
          </w:tcPr>
          <w:p w14:paraId="6681F2F3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51" w:type="pct"/>
            <w:vMerge w:val="restart"/>
            <w:vAlign w:val="center"/>
          </w:tcPr>
          <w:p w14:paraId="22523D8E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801" w:type="pct"/>
            <w:gridSpan w:val="2"/>
            <w:vMerge w:val="restart"/>
            <w:vAlign w:val="center"/>
          </w:tcPr>
          <w:p w14:paraId="48102BEE" w14:textId="77777777" w:rsidR="00BE6BB6" w:rsidRDefault="00BE6BB6" w:rsidP="00393970">
            <w:pPr>
              <w:jc w:val="center"/>
            </w:pPr>
            <w:r>
              <w:t>FINIT</w:t>
            </w:r>
          </w:p>
        </w:tc>
        <w:tc>
          <w:tcPr>
            <w:tcW w:w="531" w:type="pct"/>
            <w:vMerge w:val="restart"/>
            <w:tcBorders>
              <w:right w:val="single" w:sz="18" w:space="0" w:color="auto"/>
            </w:tcBorders>
            <w:vAlign w:val="center"/>
          </w:tcPr>
          <w:p w14:paraId="2F721DE8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1596" w:type="pct"/>
            <w:gridSpan w:val="2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47F21BF5" w14:textId="77777777" w:rsidR="00BE6BB6" w:rsidRDefault="00BE6BB6" w:rsidP="00393970">
            <w:pPr>
              <w:jc w:val="center"/>
            </w:pPr>
            <w:r>
              <w:t>VK = Schlussfeld</w:t>
            </w:r>
          </w:p>
        </w:tc>
        <w:tc>
          <w:tcPr>
            <w:tcW w:w="372" w:type="pct"/>
            <w:vMerge w:val="restart"/>
            <w:tcBorders>
              <w:left w:val="single" w:sz="18" w:space="0" w:color="auto"/>
            </w:tcBorders>
            <w:vAlign w:val="center"/>
          </w:tcPr>
          <w:p w14:paraId="2E275534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3C88438F" w14:textId="77777777" w:rsidTr="00393970">
        <w:tc>
          <w:tcPr>
            <w:tcW w:w="954" w:type="pct"/>
            <w:vMerge/>
            <w:vAlign w:val="center"/>
          </w:tcPr>
          <w:p w14:paraId="339A88FF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</w:p>
        </w:tc>
        <w:tc>
          <w:tcPr>
            <w:tcW w:w="394" w:type="pct"/>
            <w:vMerge/>
            <w:vAlign w:val="center"/>
          </w:tcPr>
          <w:p w14:paraId="4A865E07" w14:textId="77777777" w:rsidR="00BE6BB6" w:rsidRDefault="00BE6BB6" w:rsidP="00393970">
            <w:pPr>
              <w:jc w:val="center"/>
            </w:pPr>
          </w:p>
        </w:tc>
        <w:tc>
          <w:tcPr>
            <w:tcW w:w="351" w:type="pct"/>
            <w:vMerge/>
            <w:vAlign w:val="center"/>
          </w:tcPr>
          <w:p w14:paraId="1FD1FFA5" w14:textId="77777777" w:rsidR="00BE6BB6" w:rsidRDefault="00BE6BB6" w:rsidP="00393970">
            <w:pPr>
              <w:jc w:val="center"/>
            </w:pPr>
          </w:p>
        </w:tc>
        <w:tc>
          <w:tcPr>
            <w:tcW w:w="801" w:type="pct"/>
            <w:gridSpan w:val="2"/>
            <w:vMerge/>
            <w:vAlign w:val="center"/>
          </w:tcPr>
          <w:p w14:paraId="56493342" w14:textId="77777777" w:rsidR="00BE6BB6" w:rsidRDefault="00BE6BB6" w:rsidP="00393970">
            <w:pPr>
              <w:jc w:val="center"/>
            </w:pPr>
          </w:p>
        </w:tc>
        <w:tc>
          <w:tcPr>
            <w:tcW w:w="531" w:type="pct"/>
            <w:vMerge/>
            <w:tcBorders>
              <w:right w:val="single" w:sz="18" w:space="0" w:color="auto"/>
            </w:tcBorders>
            <w:vAlign w:val="center"/>
          </w:tcPr>
          <w:p w14:paraId="51404E68" w14:textId="77777777" w:rsidR="00BE6BB6" w:rsidRDefault="00BE6BB6" w:rsidP="00393970">
            <w:pPr>
              <w:jc w:val="center"/>
            </w:pPr>
          </w:p>
        </w:tc>
        <w:tc>
          <w:tcPr>
            <w:tcW w:w="776" w:type="pct"/>
            <w:tcBorders>
              <w:left w:val="single" w:sz="18" w:space="0" w:color="auto"/>
              <w:bottom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2B0CC70C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820" w:type="pct"/>
            <w:tcBorders>
              <w:bottom w:val="single" w:sz="18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243CD3FA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72" w:type="pct"/>
            <w:vMerge/>
            <w:tcBorders>
              <w:left w:val="single" w:sz="18" w:space="0" w:color="auto"/>
            </w:tcBorders>
            <w:vAlign w:val="center"/>
          </w:tcPr>
          <w:p w14:paraId="4C9CF5A3" w14:textId="77777777" w:rsidR="00BE6BB6" w:rsidRDefault="00BE6BB6" w:rsidP="00393970">
            <w:pPr>
              <w:jc w:val="center"/>
            </w:pPr>
          </w:p>
        </w:tc>
      </w:tr>
      <w:tr w:rsidR="00BE6BB6" w14:paraId="05A4095D" w14:textId="77777777" w:rsidTr="00393970">
        <w:tc>
          <w:tcPr>
            <w:tcW w:w="954" w:type="pct"/>
            <w:vMerge w:val="restart"/>
            <w:vAlign w:val="center"/>
          </w:tcPr>
          <w:p w14:paraId="52949A84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-Schema</w:t>
            </w:r>
          </w:p>
        </w:tc>
        <w:tc>
          <w:tcPr>
            <w:tcW w:w="394" w:type="pct"/>
            <w:vMerge w:val="restart"/>
            <w:vAlign w:val="center"/>
          </w:tcPr>
          <w:p w14:paraId="29F8A46E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51" w:type="pct"/>
            <w:vMerge w:val="restart"/>
            <w:vAlign w:val="center"/>
          </w:tcPr>
          <w:p w14:paraId="42C8C7B5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801" w:type="pct"/>
            <w:gridSpan w:val="2"/>
            <w:vMerge w:val="restart"/>
            <w:vAlign w:val="center"/>
          </w:tcPr>
          <w:p w14:paraId="2BA249FD" w14:textId="77777777" w:rsidR="00BE6BB6" w:rsidRDefault="00BE6BB6" w:rsidP="00393970">
            <w:pPr>
              <w:jc w:val="center"/>
            </w:pPr>
            <w:r>
              <w:t>COMP</w:t>
            </w:r>
          </w:p>
        </w:tc>
        <w:tc>
          <w:tcPr>
            <w:tcW w:w="531" w:type="pct"/>
            <w:vMerge w:val="restart"/>
            <w:tcBorders>
              <w:right w:val="single" w:sz="18" w:space="0" w:color="auto"/>
            </w:tcBorders>
            <w:vAlign w:val="center"/>
          </w:tcPr>
          <w:p w14:paraId="0BFD4395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1596" w:type="pct"/>
            <w:gridSpan w:val="2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0E166859" w14:textId="77777777" w:rsidR="00BE6BB6" w:rsidRDefault="00BE6BB6" w:rsidP="00393970">
            <w:pPr>
              <w:jc w:val="center"/>
            </w:pPr>
            <w:r>
              <w:t>VK = Schlussfeld</w:t>
            </w:r>
          </w:p>
        </w:tc>
        <w:tc>
          <w:tcPr>
            <w:tcW w:w="372" w:type="pct"/>
            <w:vMerge w:val="restart"/>
            <w:tcBorders>
              <w:left w:val="single" w:sz="18" w:space="0" w:color="auto"/>
            </w:tcBorders>
            <w:vAlign w:val="center"/>
          </w:tcPr>
          <w:p w14:paraId="0CADE12C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6ABDA5D2" w14:textId="77777777" w:rsidTr="00393970">
        <w:tc>
          <w:tcPr>
            <w:tcW w:w="954" w:type="pct"/>
            <w:vMerge/>
            <w:vAlign w:val="center"/>
          </w:tcPr>
          <w:p w14:paraId="0107E6FE" w14:textId="77777777" w:rsidR="00BE6BB6" w:rsidRDefault="00BE6BB6" w:rsidP="00393970">
            <w:pPr>
              <w:jc w:val="center"/>
            </w:pPr>
          </w:p>
        </w:tc>
        <w:tc>
          <w:tcPr>
            <w:tcW w:w="394" w:type="pct"/>
            <w:vMerge/>
            <w:vAlign w:val="center"/>
          </w:tcPr>
          <w:p w14:paraId="27354636" w14:textId="77777777" w:rsidR="00BE6BB6" w:rsidRDefault="00BE6BB6" w:rsidP="00393970">
            <w:pPr>
              <w:jc w:val="center"/>
            </w:pPr>
          </w:p>
        </w:tc>
        <w:tc>
          <w:tcPr>
            <w:tcW w:w="351" w:type="pct"/>
            <w:vMerge/>
            <w:vAlign w:val="center"/>
          </w:tcPr>
          <w:p w14:paraId="41D35857" w14:textId="77777777" w:rsidR="00BE6BB6" w:rsidRDefault="00BE6BB6" w:rsidP="00393970">
            <w:pPr>
              <w:jc w:val="center"/>
            </w:pPr>
          </w:p>
        </w:tc>
        <w:tc>
          <w:tcPr>
            <w:tcW w:w="801" w:type="pct"/>
            <w:gridSpan w:val="2"/>
            <w:vMerge/>
            <w:vAlign w:val="center"/>
          </w:tcPr>
          <w:p w14:paraId="63F0D4F6" w14:textId="77777777" w:rsidR="00BE6BB6" w:rsidRDefault="00BE6BB6" w:rsidP="00393970">
            <w:pPr>
              <w:jc w:val="center"/>
            </w:pPr>
          </w:p>
        </w:tc>
        <w:tc>
          <w:tcPr>
            <w:tcW w:w="531" w:type="pct"/>
            <w:vMerge/>
            <w:tcBorders>
              <w:right w:val="single" w:sz="18" w:space="0" w:color="auto"/>
            </w:tcBorders>
            <w:vAlign w:val="center"/>
          </w:tcPr>
          <w:p w14:paraId="2926D150" w14:textId="77777777" w:rsidR="00BE6BB6" w:rsidRDefault="00BE6BB6" w:rsidP="00393970">
            <w:pPr>
              <w:jc w:val="center"/>
            </w:pPr>
          </w:p>
        </w:tc>
        <w:tc>
          <w:tcPr>
            <w:tcW w:w="776" w:type="pct"/>
            <w:tcBorders>
              <w:left w:val="single" w:sz="18" w:space="0" w:color="auto"/>
              <w:bottom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5138ABC6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820" w:type="pct"/>
            <w:tcBorders>
              <w:bottom w:val="single" w:sz="18" w:space="0" w:color="auto"/>
              <w:right w:val="single" w:sz="18" w:space="0" w:color="auto"/>
            </w:tcBorders>
            <w:shd w:val="clear" w:color="auto" w:fill="D9D9D9" w:themeFill="background1" w:themeFillShade="D9"/>
            <w:vAlign w:val="center"/>
          </w:tcPr>
          <w:p w14:paraId="0622B03D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72" w:type="pct"/>
            <w:vMerge/>
            <w:tcBorders>
              <w:left w:val="single" w:sz="18" w:space="0" w:color="auto"/>
            </w:tcBorders>
            <w:vAlign w:val="center"/>
          </w:tcPr>
          <w:p w14:paraId="7BCFB773" w14:textId="77777777" w:rsidR="00BE6BB6" w:rsidRDefault="00BE6BB6" w:rsidP="00393970">
            <w:pPr>
              <w:jc w:val="center"/>
            </w:pPr>
          </w:p>
        </w:tc>
      </w:tr>
    </w:tbl>
    <w:p w14:paraId="088F4AA0" w14:textId="77777777" w:rsidR="00BE6BB6" w:rsidRDefault="00BE6BB6" w:rsidP="00BE6BB6"/>
    <w:p w14:paraId="7C2E8DB9" w14:textId="32C3CB9C" w:rsidR="00BE6BB6" w:rsidRDefault="00BE6BB6" w:rsidP="00BE6BB6">
      <w:r>
        <w:lastRenderedPageBreak/>
        <w:t>Für die Abfolge der Verben im Unterfeld gilt, dass auf ein Verb dasjenige Verb folgt, von dem es selegiert wird</w:t>
      </w:r>
      <w:r w:rsidR="00E3083A">
        <w:t xml:space="preserve"> (Bsp. mod. nach </w:t>
      </w:r>
      <w:sdt>
        <w:sdtPr>
          <w:alias w:val="Don't edit this field"/>
          <w:tag w:val="CitaviPlaceholder#cc0438a3-e8a9-4b3d-b5e8-01445c6214a8"/>
          <w:id w:val="-457259938"/>
          <w:placeholder>
            <w:docPart w:val="AECC7F2104B24EEEB172A2397A21C021"/>
          </w:placeholder>
        </w:sdtPr>
        <w:sdtEndPr/>
        <w:sdtContent>
          <w:r w:rsidR="00E3083A">
            <w:fldChar w:fldCharType="begin"/>
          </w:r>
          <w:r w:rsidR="00902113">
            <w:instrText>ADDIN CitaviPlaceholder{eyIkaWQiOiIxIiwiRW50cmllcyI6W3siJGlkIjoiMiIsIklkIjoiNDdiMTAyMmMtYmZkNi00NzVlLTgzNTctZTM3MTljMjJkMTli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/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/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g6MzI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jYzA0MzhhMy1lOGE5LTRiM2QtYjVlOC0wMTQ0NWM2MjE0YTgiLCJUZXh0IjoiUGFmZWwgMjAxMSIsIldBSVZlcnNpb24iOiI2LjMuMC4wIn0=}</w:instrText>
          </w:r>
          <w:r w:rsidR="00E3083A">
            <w:fldChar w:fldCharType="separate"/>
          </w:r>
          <w:r w:rsidR="00E3083A">
            <w:t>Pafel 2011</w:t>
          </w:r>
          <w:r w:rsidR="00E3083A">
            <w:fldChar w:fldCharType="end"/>
          </w:r>
        </w:sdtContent>
      </w:sdt>
      <w:r w:rsidR="00E3083A">
        <w:t>: 67)</w:t>
      </w:r>
      <w:r>
        <w:t>.</w:t>
      </w:r>
    </w:p>
    <w:p w14:paraId="20FFFBDA" w14:textId="77777777" w:rsidR="00BE6BB6" w:rsidRDefault="00BE6BB6" w:rsidP="00BE6BB6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22"/>
        <w:gridCol w:w="472"/>
        <w:gridCol w:w="650"/>
        <w:gridCol w:w="578"/>
        <w:gridCol w:w="1034"/>
        <w:gridCol w:w="1527"/>
        <w:gridCol w:w="1278"/>
        <w:gridCol w:w="2493"/>
        <w:gridCol w:w="613"/>
      </w:tblGrid>
      <w:tr w:rsidR="00BE6BB6" w14:paraId="1BD493CC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76DA799" w14:textId="77777777" w:rsidR="00BE6BB6" w:rsidRDefault="00BE6BB6" w:rsidP="00BE6BB6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260" w:type="pct"/>
            <w:vMerge w:val="restart"/>
            <w:tcBorders>
              <w:left w:val="single" w:sz="4" w:space="0" w:color="auto"/>
            </w:tcBorders>
            <w:vAlign w:val="center"/>
          </w:tcPr>
          <w:p w14:paraId="64C36468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358" w:type="pct"/>
            <w:vMerge w:val="restart"/>
            <w:vAlign w:val="center"/>
          </w:tcPr>
          <w:p w14:paraId="36EFE317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19" w:type="pct"/>
            <w:vMerge w:val="restart"/>
            <w:vAlign w:val="center"/>
          </w:tcPr>
          <w:p w14:paraId="2BE7C61E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570" w:type="pct"/>
            <w:vMerge w:val="restart"/>
            <w:vAlign w:val="center"/>
          </w:tcPr>
          <w:p w14:paraId="75A841CA" w14:textId="77777777" w:rsidR="00BE6BB6" w:rsidRDefault="00BE6BB6" w:rsidP="00393970">
            <w:pPr>
              <w:jc w:val="center"/>
            </w:pPr>
            <w:r>
              <w:t>COMP</w:t>
            </w:r>
          </w:p>
        </w:tc>
        <w:tc>
          <w:tcPr>
            <w:tcW w:w="842" w:type="pct"/>
            <w:vMerge w:val="restart"/>
            <w:vAlign w:val="center"/>
          </w:tcPr>
          <w:p w14:paraId="52F0DADE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2080" w:type="pct"/>
            <w:gridSpan w:val="2"/>
            <w:shd w:val="clear" w:color="auto" w:fill="D9D9D9" w:themeFill="background1" w:themeFillShade="D9"/>
            <w:vAlign w:val="center"/>
          </w:tcPr>
          <w:p w14:paraId="7D09537B" w14:textId="77777777" w:rsidR="00BE6BB6" w:rsidRDefault="00BE6BB6" w:rsidP="00393970">
            <w:pPr>
              <w:jc w:val="center"/>
            </w:pPr>
            <w:r>
              <w:t>VK</w:t>
            </w:r>
          </w:p>
        </w:tc>
        <w:tc>
          <w:tcPr>
            <w:tcW w:w="338" w:type="pct"/>
            <w:vMerge w:val="restart"/>
            <w:vAlign w:val="center"/>
          </w:tcPr>
          <w:p w14:paraId="69D497E8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0C912BE4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536BDE5" w14:textId="77777777" w:rsidR="00BE6BB6" w:rsidRDefault="00BE6BB6" w:rsidP="00393970">
            <w:pPr>
              <w:jc w:val="center"/>
            </w:pPr>
          </w:p>
        </w:tc>
        <w:tc>
          <w:tcPr>
            <w:tcW w:w="260" w:type="pct"/>
            <w:vMerge/>
            <w:tcBorders>
              <w:left w:val="single" w:sz="4" w:space="0" w:color="auto"/>
            </w:tcBorders>
            <w:vAlign w:val="center"/>
          </w:tcPr>
          <w:p w14:paraId="601FCA4A" w14:textId="77777777" w:rsidR="00BE6BB6" w:rsidRDefault="00BE6BB6" w:rsidP="00393970">
            <w:pPr>
              <w:jc w:val="center"/>
            </w:pPr>
          </w:p>
        </w:tc>
        <w:tc>
          <w:tcPr>
            <w:tcW w:w="358" w:type="pct"/>
            <w:vMerge/>
            <w:vAlign w:val="center"/>
          </w:tcPr>
          <w:p w14:paraId="3EA05964" w14:textId="77777777" w:rsidR="00BE6BB6" w:rsidRDefault="00BE6BB6" w:rsidP="00393970">
            <w:pPr>
              <w:jc w:val="center"/>
            </w:pPr>
          </w:p>
        </w:tc>
        <w:tc>
          <w:tcPr>
            <w:tcW w:w="319" w:type="pct"/>
            <w:vMerge/>
            <w:vAlign w:val="center"/>
          </w:tcPr>
          <w:p w14:paraId="2892295F" w14:textId="77777777" w:rsidR="00BE6BB6" w:rsidRDefault="00BE6BB6" w:rsidP="00393970">
            <w:pPr>
              <w:jc w:val="center"/>
            </w:pPr>
          </w:p>
        </w:tc>
        <w:tc>
          <w:tcPr>
            <w:tcW w:w="570" w:type="pct"/>
            <w:vMerge/>
            <w:vAlign w:val="center"/>
          </w:tcPr>
          <w:p w14:paraId="0A49E566" w14:textId="77777777" w:rsidR="00BE6BB6" w:rsidRDefault="00BE6BB6" w:rsidP="00393970">
            <w:pPr>
              <w:jc w:val="center"/>
            </w:pPr>
          </w:p>
        </w:tc>
        <w:tc>
          <w:tcPr>
            <w:tcW w:w="842" w:type="pct"/>
            <w:vMerge/>
            <w:vAlign w:val="center"/>
          </w:tcPr>
          <w:p w14:paraId="4FF24342" w14:textId="77777777" w:rsidR="00BE6BB6" w:rsidRDefault="00BE6BB6" w:rsidP="00393970">
            <w:pPr>
              <w:jc w:val="center"/>
            </w:pP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1C0B2693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72D3A8F2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38" w:type="pct"/>
            <w:vMerge/>
            <w:vAlign w:val="center"/>
          </w:tcPr>
          <w:p w14:paraId="3D053A0F" w14:textId="77777777" w:rsidR="00BE6BB6" w:rsidRDefault="00BE6BB6" w:rsidP="00393970">
            <w:pPr>
              <w:jc w:val="center"/>
            </w:pPr>
          </w:p>
        </w:tc>
      </w:tr>
      <w:tr w:rsidR="00BE6BB6" w14:paraId="3111C0FA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84D8685" w14:textId="77777777" w:rsidR="00BE6BB6" w:rsidRDefault="00BE6BB6" w:rsidP="00393970">
            <w:pPr>
              <w:jc w:val="center"/>
            </w:pPr>
          </w:p>
        </w:tc>
        <w:tc>
          <w:tcPr>
            <w:tcW w:w="26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12E7B1B" w14:textId="77777777" w:rsidR="00BE6BB6" w:rsidRDefault="00BE6BB6" w:rsidP="00393970">
            <w:pPr>
              <w:jc w:val="center"/>
            </w:pPr>
          </w:p>
        </w:tc>
        <w:tc>
          <w:tcPr>
            <w:tcW w:w="358" w:type="pct"/>
            <w:tcBorders>
              <w:bottom w:val="single" w:sz="4" w:space="0" w:color="auto"/>
            </w:tcBorders>
            <w:vAlign w:val="center"/>
          </w:tcPr>
          <w:p w14:paraId="3F3565AB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14:paraId="7E8A270F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570" w:type="pct"/>
            <w:tcBorders>
              <w:bottom w:val="single" w:sz="4" w:space="0" w:color="auto"/>
            </w:tcBorders>
            <w:vAlign w:val="center"/>
          </w:tcPr>
          <w:p w14:paraId="150977C4" w14:textId="77777777" w:rsidR="00BE6BB6" w:rsidRDefault="00BE6BB6" w:rsidP="00393970">
            <w:pPr>
              <w:jc w:val="center"/>
            </w:pPr>
            <w:r>
              <w:t>ob</w:t>
            </w:r>
          </w:p>
        </w:tc>
        <w:tc>
          <w:tcPr>
            <w:tcW w:w="842" w:type="pct"/>
            <w:tcBorders>
              <w:bottom w:val="single" w:sz="4" w:space="0" w:color="auto"/>
            </w:tcBorders>
            <w:vAlign w:val="center"/>
          </w:tcPr>
          <w:p w14:paraId="274463DC" w14:textId="77777777" w:rsidR="00BE6BB6" w:rsidRDefault="00BE6BB6" w:rsidP="00393970">
            <w:pPr>
              <w:jc w:val="center"/>
            </w:pPr>
            <w:r>
              <w:t>sie da noch</w:t>
            </w:r>
          </w:p>
        </w:tc>
        <w:tc>
          <w:tcPr>
            <w:tcW w:w="705" w:type="pct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5B7B79B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740B7020" w14:textId="77777777" w:rsidR="00BE6BB6" w:rsidRPr="00603FB5" w:rsidRDefault="00BE6BB6" w:rsidP="00393970">
            <w:pPr>
              <w:jc w:val="center"/>
              <w:rPr>
                <w:vertAlign w:val="subscript"/>
              </w:rPr>
            </w:pPr>
            <w:r>
              <w:t>lachen</w:t>
            </w:r>
            <w:r>
              <w:rPr>
                <w:vertAlign w:val="subscript"/>
              </w:rPr>
              <w:t>3</w:t>
            </w:r>
            <w:r>
              <w:t xml:space="preserve"> können</w:t>
            </w:r>
            <w:r>
              <w:rPr>
                <w:vertAlign w:val="subscript"/>
              </w:rPr>
              <w:t>2</w:t>
            </w:r>
            <w:r>
              <w:t xml:space="preserve"> wird</w:t>
            </w:r>
            <w:r>
              <w:rPr>
                <w:vertAlign w:val="subscript"/>
              </w:rPr>
              <w:t>1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75D96C04" w14:textId="77777777" w:rsidR="00BE6BB6" w:rsidRDefault="00BE6BB6" w:rsidP="00393970">
            <w:pPr>
              <w:jc w:val="center"/>
            </w:pPr>
            <w:r>
              <w:t>-</w:t>
            </w:r>
          </w:p>
        </w:tc>
      </w:tr>
      <w:tr w:rsidR="00BE6BB6" w14:paraId="3F023B99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</w:tcPr>
          <w:p w14:paraId="1125037A" w14:textId="77777777" w:rsidR="00BE6BB6" w:rsidRDefault="00BE6BB6" w:rsidP="00393970">
            <w:pPr>
              <w:jc w:val="center"/>
            </w:pPr>
          </w:p>
        </w:tc>
        <w:tc>
          <w:tcPr>
            <w:tcW w:w="26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030BD4" w14:textId="77777777" w:rsidR="00BE6BB6" w:rsidRDefault="00BE6BB6" w:rsidP="00393970">
            <w:pPr>
              <w:jc w:val="center"/>
            </w:pPr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E999D0" w14:textId="77777777" w:rsidR="00BE6BB6" w:rsidRDefault="00BE6BB6" w:rsidP="00393970">
            <w:pPr>
              <w:jc w:val="center"/>
            </w:pP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BE7338" w14:textId="77777777" w:rsidR="00BE6BB6" w:rsidRDefault="00BE6BB6" w:rsidP="00393970">
            <w:pPr>
              <w:jc w:val="center"/>
            </w:pP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56D6BA" w14:textId="77777777" w:rsidR="00BE6BB6" w:rsidRDefault="00BE6BB6" w:rsidP="00393970">
            <w:pPr>
              <w:jc w:val="center"/>
            </w:pP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787DED" w14:textId="77777777" w:rsidR="00BE6BB6" w:rsidRDefault="00BE6BB6" w:rsidP="00393970">
            <w:pPr>
              <w:jc w:val="center"/>
            </w:pPr>
          </w:p>
        </w:tc>
        <w:tc>
          <w:tcPr>
            <w:tcW w:w="705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B83DD91" w14:textId="77777777" w:rsidR="00BE6BB6" w:rsidRDefault="00BE6BB6" w:rsidP="00393970">
            <w:pPr>
              <w:jc w:val="center"/>
            </w:pPr>
          </w:p>
        </w:tc>
        <w:tc>
          <w:tcPr>
            <w:tcW w:w="1375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D7CFCD" w14:textId="77777777" w:rsidR="00BE6BB6" w:rsidRDefault="00BE6BB6" w:rsidP="00393970">
            <w:pPr>
              <w:jc w:val="center"/>
            </w:pPr>
            <w:r>
              <w:t>V</w:t>
            </w:r>
            <w:r>
              <w:rPr>
                <w:vertAlign w:val="subscript"/>
              </w:rPr>
              <w:t>3</w:t>
            </w:r>
            <w:r>
              <w:t xml:space="preserve"> V</w:t>
            </w:r>
            <w:r>
              <w:rPr>
                <w:vertAlign w:val="subscript"/>
              </w:rPr>
              <w:t>2</w:t>
            </w:r>
            <w:r>
              <w:t xml:space="preserve"> V₁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E4BDA4A" w14:textId="77777777" w:rsidR="00BE6BB6" w:rsidRDefault="00BE6BB6" w:rsidP="00393970">
            <w:pPr>
              <w:jc w:val="center"/>
            </w:pPr>
          </w:p>
        </w:tc>
      </w:tr>
    </w:tbl>
    <w:p w14:paraId="53B53A04" w14:textId="77777777" w:rsidR="00BE6BB6" w:rsidRDefault="00BE6BB6" w:rsidP="00BE6BB6"/>
    <w:p w14:paraId="6A7F98B2" w14:textId="77777777" w:rsidR="00BE6BB6" w:rsidRDefault="00BE6BB6" w:rsidP="00BE6BB6">
      <w:r>
        <w:t xml:space="preserve">Das Vollverb </w:t>
      </w:r>
      <w:r w:rsidRPr="00EF2B2A">
        <w:rPr>
          <w:i/>
        </w:rPr>
        <w:t>lachen</w:t>
      </w:r>
      <w:r>
        <w:t xml:space="preserve"> wird vom Modalverb </w:t>
      </w:r>
      <w:r w:rsidRPr="00EF2B2A">
        <w:rPr>
          <w:i/>
        </w:rPr>
        <w:t>können</w:t>
      </w:r>
      <w:r>
        <w:t xml:space="preserve"> selegiert und steht damit vor diesem. Das Modalverb </w:t>
      </w:r>
      <w:r w:rsidRPr="00C45C56">
        <w:rPr>
          <w:i/>
        </w:rPr>
        <w:t>können</w:t>
      </w:r>
      <w:r>
        <w:t xml:space="preserve"> wird seinerseits durch das finite Auxiliar </w:t>
      </w:r>
      <w:r w:rsidRPr="00831094">
        <w:rPr>
          <w:i/>
        </w:rPr>
        <w:t>wird</w:t>
      </w:r>
      <w:r>
        <w:t xml:space="preserve"> selegiert, sodass </w:t>
      </w:r>
      <w:r w:rsidRPr="00204D88">
        <w:rPr>
          <w:i/>
        </w:rPr>
        <w:t>können</w:t>
      </w:r>
      <w:r>
        <w:t xml:space="preserve"> vor </w:t>
      </w:r>
      <w:r w:rsidRPr="00204D88">
        <w:rPr>
          <w:i/>
        </w:rPr>
        <w:t>wird</w:t>
      </w:r>
      <w:r>
        <w:t xml:space="preserve"> steht. Drückt man die Selektionsverhältnisse mit Zahlen aus und selegiert ein Verb dasjenige Verb mit der nächstgrößeren Zahl, dann ergibt sich für die Abfolge im Unterfeld folgendes Schema: V</w:t>
      </w:r>
      <w:r>
        <w:rPr>
          <w:vertAlign w:val="subscript"/>
        </w:rPr>
        <w:t>3</w:t>
      </w:r>
      <w:r>
        <w:t xml:space="preserve"> V₂ V₁. </w:t>
      </w:r>
    </w:p>
    <w:p w14:paraId="3C11DE6C" w14:textId="77777777" w:rsidR="00BE6BB6" w:rsidRDefault="00BE6BB6" w:rsidP="00BE6BB6">
      <w:r>
        <w:t xml:space="preserve">Für die Besetzung des Oberfelds, sogenannte Oberfeldkonstruktionen, gelten besondere Bedingungen: Als finite Verben können im Oberfeld nur finite Formen der Hilfsverben </w:t>
      </w:r>
      <w:r w:rsidRPr="009A2BDA">
        <w:rPr>
          <w:i/>
        </w:rPr>
        <w:t>werden</w:t>
      </w:r>
      <w:r>
        <w:t xml:space="preserve"> und </w:t>
      </w:r>
      <w:r w:rsidRPr="009A2BDA">
        <w:rPr>
          <w:i/>
        </w:rPr>
        <w:t>haben</w:t>
      </w:r>
      <w:r>
        <w:t xml:space="preserve"> stehen. Zudem müssen mindestens zwei infinite Verben auftreten.</w:t>
      </w:r>
    </w:p>
    <w:p w14:paraId="148EB572" w14:textId="77777777" w:rsidR="00BE6BB6" w:rsidRDefault="00BE6BB6" w:rsidP="00BE6BB6"/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22"/>
        <w:gridCol w:w="472"/>
        <w:gridCol w:w="650"/>
        <w:gridCol w:w="578"/>
        <w:gridCol w:w="1034"/>
        <w:gridCol w:w="1527"/>
        <w:gridCol w:w="1278"/>
        <w:gridCol w:w="2493"/>
        <w:gridCol w:w="613"/>
      </w:tblGrid>
      <w:tr w:rsidR="00BE6BB6" w14:paraId="35D02323" w14:textId="77777777" w:rsidTr="00393970">
        <w:tc>
          <w:tcPr>
            <w:tcW w:w="232" w:type="pct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1D39295" w14:textId="77777777" w:rsidR="00BE6BB6" w:rsidRDefault="00BE6BB6" w:rsidP="00BE6BB6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260" w:type="pct"/>
            <w:vMerge w:val="restart"/>
            <w:tcBorders>
              <w:left w:val="single" w:sz="4" w:space="0" w:color="auto"/>
            </w:tcBorders>
            <w:vAlign w:val="center"/>
          </w:tcPr>
          <w:p w14:paraId="6CAB327F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358" w:type="pct"/>
            <w:vMerge w:val="restart"/>
            <w:vAlign w:val="center"/>
          </w:tcPr>
          <w:p w14:paraId="7EBD2034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19" w:type="pct"/>
            <w:vMerge w:val="restart"/>
            <w:vAlign w:val="center"/>
          </w:tcPr>
          <w:p w14:paraId="388964A6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570" w:type="pct"/>
            <w:vMerge w:val="restart"/>
            <w:vAlign w:val="center"/>
          </w:tcPr>
          <w:p w14:paraId="09E71497" w14:textId="77777777" w:rsidR="00BE6BB6" w:rsidRDefault="00BE6BB6" w:rsidP="00393970">
            <w:pPr>
              <w:jc w:val="center"/>
            </w:pPr>
            <w:r>
              <w:t>COMP</w:t>
            </w:r>
          </w:p>
        </w:tc>
        <w:tc>
          <w:tcPr>
            <w:tcW w:w="842" w:type="pct"/>
            <w:vMerge w:val="restart"/>
            <w:vAlign w:val="center"/>
          </w:tcPr>
          <w:p w14:paraId="010DA7FF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2080" w:type="pct"/>
            <w:gridSpan w:val="2"/>
            <w:shd w:val="clear" w:color="auto" w:fill="D9D9D9" w:themeFill="background1" w:themeFillShade="D9"/>
            <w:vAlign w:val="center"/>
          </w:tcPr>
          <w:p w14:paraId="03F28B87" w14:textId="77777777" w:rsidR="00BE6BB6" w:rsidRDefault="00BE6BB6" w:rsidP="00393970">
            <w:pPr>
              <w:jc w:val="center"/>
            </w:pPr>
            <w:r>
              <w:t>VK</w:t>
            </w:r>
          </w:p>
        </w:tc>
        <w:tc>
          <w:tcPr>
            <w:tcW w:w="338" w:type="pct"/>
            <w:vMerge w:val="restart"/>
            <w:vAlign w:val="center"/>
          </w:tcPr>
          <w:p w14:paraId="0ADF5BC4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6DC1F8CA" w14:textId="77777777" w:rsidTr="00393970">
        <w:tc>
          <w:tcPr>
            <w:tcW w:w="232" w:type="pct"/>
            <w:vMerge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CE0C161" w14:textId="77777777" w:rsidR="00BE6BB6" w:rsidRDefault="00BE6BB6" w:rsidP="00393970">
            <w:pPr>
              <w:jc w:val="center"/>
            </w:pPr>
          </w:p>
        </w:tc>
        <w:tc>
          <w:tcPr>
            <w:tcW w:w="260" w:type="pct"/>
            <w:vMerge/>
            <w:tcBorders>
              <w:left w:val="single" w:sz="4" w:space="0" w:color="auto"/>
            </w:tcBorders>
            <w:vAlign w:val="center"/>
          </w:tcPr>
          <w:p w14:paraId="25674CC1" w14:textId="77777777" w:rsidR="00BE6BB6" w:rsidRDefault="00BE6BB6" w:rsidP="00393970">
            <w:pPr>
              <w:jc w:val="center"/>
            </w:pPr>
          </w:p>
        </w:tc>
        <w:tc>
          <w:tcPr>
            <w:tcW w:w="358" w:type="pct"/>
            <w:vMerge/>
            <w:vAlign w:val="center"/>
          </w:tcPr>
          <w:p w14:paraId="06F84988" w14:textId="77777777" w:rsidR="00BE6BB6" w:rsidRDefault="00BE6BB6" w:rsidP="00393970">
            <w:pPr>
              <w:jc w:val="center"/>
            </w:pPr>
          </w:p>
        </w:tc>
        <w:tc>
          <w:tcPr>
            <w:tcW w:w="319" w:type="pct"/>
            <w:vMerge/>
            <w:vAlign w:val="center"/>
          </w:tcPr>
          <w:p w14:paraId="7E298978" w14:textId="77777777" w:rsidR="00BE6BB6" w:rsidRDefault="00BE6BB6" w:rsidP="00393970">
            <w:pPr>
              <w:jc w:val="center"/>
            </w:pPr>
          </w:p>
        </w:tc>
        <w:tc>
          <w:tcPr>
            <w:tcW w:w="570" w:type="pct"/>
            <w:vMerge/>
            <w:vAlign w:val="center"/>
          </w:tcPr>
          <w:p w14:paraId="1A8BC119" w14:textId="77777777" w:rsidR="00BE6BB6" w:rsidRDefault="00BE6BB6" w:rsidP="00393970">
            <w:pPr>
              <w:jc w:val="center"/>
            </w:pPr>
          </w:p>
        </w:tc>
        <w:tc>
          <w:tcPr>
            <w:tcW w:w="842" w:type="pct"/>
            <w:vMerge/>
            <w:vAlign w:val="center"/>
          </w:tcPr>
          <w:p w14:paraId="7E7BA356" w14:textId="77777777" w:rsidR="00BE6BB6" w:rsidRDefault="00BE6BB6" w:rsidP="00393970">
            <w:pPr>
              <w:jc w:val="center"/>
            </w:pP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6836107A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7D230A6F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38" w:type="pct"/>
            <w:vMerge/>
            <w:vAlign w:val="center"/>
          </w:tcPr>
          <w:p w14:paraId="445436AA" w14:textId="77777777" w:rsidR="00BE6BB6" w:rsidRDefault="00BE6BB6" w:rsidP="00393970">
            <w:pPr>
              <w:jc w:val="center"/>
            </w:pPr>
          </w:p>
        </w:tc>
      </w:tr>
      <w:tr w:rsidR="00BE6BB6" w14:paraId="2F56C9C7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5723FD7" w14:textId="77777777" w:rsidR="00BE6BB6" w:rsidRDefault="00BE6BB6" w:rsidP="00393970">
            <w:pPr>
              <w:jc w:val="center"/>
            </w:pPr>
          </w:p>
        </w:tc>
        <w:tc>
          <w:tcPr>
            <w:tcW w:w="26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4B07E8A8" w14:textId="77777777" w:rsidR="00BE6BB6" w:rsidRDefault="00BE6BB6" w:rsidP="00393970">
            <w:pPr>
              <w:jc w:val="center"/>
            </w:pPr>
          </w:p>
        </w:tc>
        <w:tc>
          <w:tcPr>
            <w:tcW w:w="358" w:type="pct"/>
            <w:tcBorders>
              <w:bottom w:val="single" w:sz="4" w:space="0" w:color="auto"/>
            </w:tcBorders>
            <w:vAlign w:val="center"/>
          </w:tcPr>
          <w:p w14:paraId="09754ECD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14:paraId="745CB2CF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570" w:type="pct"/>
            <w:tcBorders>
              <w:bottom w:val="single" w:sz="4" w:space="0" w:color="auto"/>
            </w:tcBorders>
            <w:vAlign w:val="center"/>
          </w:tcPr>
          <w:p w14:paraId="2344B313" w14:textId="77777777" w:rsidR="00BE6BB6" w:rsidRDefault="00BE6BB6" w:rsidP="00393970">
            <w:pPr>
              <w:jc w:val="center"/>
            </w:pPr>
            <w:r>
              <w:t>ob</w:t>
            </w:r>
          </w:p>
        </w:tc>
        <w:tc>
          <w:tcPr>
            <w:tcW w:w="842" w:type="pct"/>
            <w:tcBorders>
              <w:bottom w:val="single" w:sz="4" w:space="0" w:color="auto"/>
            </w:tcBorders>
            <w:vAlign w:val="center"/>
          </w:tcPr>
          <w:p w14:paraId="1D96ADC1" w14:textId="77777777" w:rsidR="00BE6BB6" w:rsidRDefault="00BE6BB6" w:rsidP="00393970">
            <w:pPr>
              <w:jc w:val="center"/>
            </w:pPr>
            <w:r>
              <w:t>sie da noch</w:t>
            </w:r>
          </w:p>
        </w:tc>
        <w:tc>
          <w:tcPr>
            <w:tcW w:w="705" w:type="pct"/>
            <w:shd w:val="clear" w:color="auto" w:fill="D9D9D9" w:themeFill="background1" w:themeFillShade="D9"/>
            <w:vAlign w:val="center"/>
          </w:tcPr>
          <w:p w14:paraId="38949463" w14:textId="77777777" w:rsidR="00BE6BB6" w:rsidRPr="00D43140" w:rsidRDefault="00BE6BB6" w:rsidP="00393970">
            <w:pPr>
              <w:jc w:val="center"/>
            </w:pPr>
            <w:r>
              <w:t>wird</w:t>
            </w:r>
            <w:r>
              <w:rPr>
                <w:vertAlign w:val="subscript"/>
              </w:rPr>
              <w:t>1</w:t>
            </w:r>
          </w:p>
        </w:tc>
        <w:tc>
          <w:tcPr>
            <w:tcW w:w="1375" w:type="pct"/>
            <w:shd w:val="clear" w:color="auto" w:fill="D9D9D9" w:themeFill="background1" w:themeFillShade="D9"/>
            <w:vAlign w:val="center"/>
          </w:tcPr>
          <w:p w14:paraId="370D7A8C" w14:textId="77777777" w:rsidR="00BE6BB6" w:rsidRPr="00D43140" w:rsidRDefault="00BE6BB6" w:rsidP="00393970">
            <w:pPr>
              <w:jc w:val="center"/>
            </w:pPr>
            <w:r>
              <w:t>lachen</w:t>
            </w:r>
            <w:r>
              <w:rPr>
                <w:vertAlign w:val="subscript"/>
              </w:rPr>
              <w:t>3</w:t>
            </w:r>
            <w:r>
              <w:t xml:space="preserve"> können</w:t>
            </w:r>
            <w:r>
              <w:rPr>
                <w:vertAlign w:val="subscript"/>
              </w:rPr>
              <w:t>2</w:t>
            </w:r>
          </w:p>
        </w:tc>
        <w:tc>
          <w:tcPr>
            <w:tcW w:w="338" w:type="pct"/>
            <w:tcBorders>
              <w:bottom w:val="single" w:sz="4" w:space="0" w:color="auto"/>
            </w:tcBorders>
            <w:vAlign w:val="center"/>
          </w:tcPr>
          <w:p w14:paraId="1B232BDF" w14:textId="77777777" w:rsidR="00BE6BB6" w:rsidRDefault="00BE6BB6" w:rsidP="00393970">
            <w:pPr>
              <w:jc w:val="center"/>
            </w:pPr>
            <w:r>
              <w:t>-</w:t>
            </w:r>
          </w:p>
        </w:tc>
      </w:tr>
      <w:tr w:rsidR="00BE6BB6" w14:paraId="422BD539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</w:tcPr>
          <w:p w14:paraId="2F87A0E0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26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337317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35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DD2F84C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8C4545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57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4A15E2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E366EEF" w14:textId="77777777" w:rsidR="00BE6BB6" w:rsidRPr="00BE7B2D" w:rsidRDefault="00BE6BB6" w:rsidP="00393970">
            <w:pPr>
              <w:jc w:val="center"/>
              <w:rPr>
                <w:highlight w:val="yellow"/>
              </w:rPr>
            </w:pPr>
          </w:p>
        </w:tc>
        <w:tc>
          <w:tcPr>
            <w:tcW w:w="705" w:type="pct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94A914D" w14:textId="77777777" w:rsidR="00BE6BB6" w:rsidRPr="00D43140" w:rsidRDefault="00BE6BB6" w:rsidP="00393970">
            <w:pPr>
              <w:jc w:val="center"/>
              <w:rPr>
                <w:vertAlign w:val="subscript"/>
              </w:rPr>
            </w:pPr>
            <w:r>
              <w:t>V₁</w:t>
            </w:r>
          </w:p>
        </w:tc>
        <w:tc>
          <w:tcPr>
            <w:tcW w:w="1375" w:type="pct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CB525F1" w14:textId="77777777" w:rsidR="00BE6BB6" w:rsidRDefault="00BE6BB6" w:rsidP="00393970">
            <w:pPr>
              <w:jc w:val="center"/>
            </w:pPr>
            <w:r>
              <w:t>V</w:t>
            </w:r>
            <w:r>
              <w:rPr>
                <w:vertAlign w:val="subscript"/>
              </w:rPr>
              <w:t>3</w:t>
            </w:r>
            <w:r>
              <w:t xml:space="preserve"> V₂</w:t>
            </w:r>
          </w:p>
        </w:tc>
        <w:tc>
          <w:tcPr>
            <w:tcW w:w="338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0C7D68D8" w14:textId="77777777" w:rsidR="00BE6BB6" w:rsidRDefault="00BE6BB6" w:rsidP="00393970">
            <w:pPr>
              <w:jc w:val="center"/>
            </w:pPr>
          </w:p>
        </w:tc>
      </w:tr>
    </w:tbl>
    <w:p w14:paraId="269FD2BC" w14:textId="77777777" w:rsidR="00BE6BB6" w:rsidRDefault="00BE6BB6" w:rsidP="00BE6BB6">
      <w:pPr>
        <w:pStyle w:val="Aufzhlungszeichen"/>
        <w:numPr>
          <w:ilvl w:val="0"/>
          <w:numId w:val="0"/>
        </w:numPr>
      </w:pPr>
    </w:p>
    <w:p w14:paraId="5C6446C5" w14:textId="77777777" w:rsidR="00BE6BB6" w:rsidRDefault="00BE6BB6" w:rsidP="00BE6BB6">
      <w:pPr>
        <w:pStyle w:val="Aufzhlungszeichen"/>
        <w:numPr>
          <w:ilvl w:val="0"/>
          <w:numId w:val="0"/>
        </w:numPr>
      </w:pPr>
      <w:r>
        <w:t xml:space="preserve">Das Oberfeld ist durch das finite Auxiliar </w:t>
      </w:r>
      <w:r w:rsidRPr="00E26864">
        <w:rPr>
          <w:i/>
        </w:rPr>
        <w:t>wird</w:t>
      </w:r>
      <w:r>
        <w:t xml:space="preserve"> besetzt. Die Infinitive </w:t>
      </w:r>
      <w:r w:rsidRPr="00A3649F">
        <w:rPr>
          <w:i/>
        </w:rPr>
        <w:t>lachen</w:t>
      </w:r>
      <w:r>
        <w:t xml:space="preserve"> und </w:t>
      </w:r>
      <w:r w:rsidRPr="00A3649F">
        <w:rPr>
          <w:i/>
        </w:rPr>
        <w:t>können</w:t>
      </w:r>
      <w:r>
        <w:t xml:space="preserve"> verbleiben im Unterfeld. Treten mehrere Elemente im Oberfeld auf, werden sie genau gegensätzlich zum Unterfeld angeordnet: Das selegierte Verb folgt auf das Verb, von dem es selegiert wird.</w:t>
      </w:r>
    </w:p>
    <w:p w14:paraId="0DFBD08E" w14:textId="77777777" w:rsidR="00BE6BB6" w:rsidRDefault="00BE6BB6" w:rsidP="00BE6BB6">
      <w:pPr>
        <w:pStyle w:val="Aufzhlungszeichen"/>
        <w:numPr>
          <w:ilvl w:val="0"/>
          <w:numId w:val="0"/>
        </w:numPr>
      </w:pP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420"/>
        <w:gridCol w:w="464"/>
        <w:gridCol w:w="641"/>
        <w:gridCol w:w="570"/>
        <w:gridCol w:w="1020"/>
        <w:gridCol w:w="1702"/>
        <w:gridCol w:w="1647"/>
        <w:gridCol w:w="1997"/>
        <w:gridCol w:w="606"/>
      </w:tblGrid>
      <w:tr w:rsidR="00BE6BB6" w14:paraId="6F8EEC6C" w14:textId="77777777" w:rsidTr="00393970">
        <w:tc>
          <w:tcPr>
            <w:tcW w:w="232" w:type="pct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07C9B06" w14:textId="77777777" w:rsidR="00BE6BB6" w:rsidRDefault="00BE6BB6" w:rsidP="00BE6BB6">
            <w:pPr>
              <w:pStyle w:val="Listenabsatz"/>
              <w:numPr>
                <w:ilvl w:val="0"/>
                <w:numId w:val="1"/>
              </w:numPr>
              <w:jc w:val="left"/>
            </w:pPr>
          </w:p>
        </w:tc>
        <w:tc>
          <w:tcPr>
            <w:tcW w:w="254" w:type="pct"/>
            <w:vMerge w:val="restart"/>
            <w:tcBorders>
              <w:left w:val="single" w:sz="4" w:space="0" w:color="auto"/>
            </w:tcBorders>
            <w:vAlign w:val="center"/>
          </w:tcPr>
          <w:p w14:paraId="1753FAF1" w14:textId="77777777" w:rsidR="00BE6BB6" w:rsidRPr="00915824" w:rsidRDefault="00BE6BB6" w:rsidP="00393970">
            <w:pPr>
              <w:jc w:val="center"/>
              <w:rPr>
                <w:i/>
                <w:iCs/>
              </w:rPr>
            </w:pPr>
            <w:r w:rsidRPr="00915824">
              <w:rPr>
                <w:i/>
                <w:iCs/>
              </w:rPr>
              <w:t>VE</w:t>
            </w:r>
          </w:p>
        </w:tc>
        <w:tc>
          <w:tcPr>
            <w:tcW w:w="354" w:type="pct"/>
            <w:vMerge w:val="restart"/>
            <w:vAlign w:val="center"/>
          </w:tcPr>
          <w:p w14:paraId="0BCEA727" w14:textId="77777777" w:rsidR="00BE6BB6" w:rsidRDefault="00BE6BB6" w:rsidP="00393970">
            <w:pPr>
              <w:jc w:val="center"/>
            </w:pPr>
            <w:r>
              <w:t>AN</w:t>
            </w:r>
          </w:p>
        </w:tc>
        <w:tc>
          <w:tcPr>
            <w:tcW w:w="315" w:type="pct"/>
            <w:vMerge w:val="restart"/>
            <w:vAlign w:val="center"/>
          </w:tcPr>
          <w:p w14:paraId="11EF2E1B" w14:textId="77777777" w:rsidR="00BE6BB6" w:rsidRDefault="00BE6BB6" w:rsidP="00393970">
            <w:pPr>
              <w:jc w:val="center"/>
            </w:pPr>
            <w:r>
              <w:t>TF</w:t>
            </w:r>
          </w:p>
        </w:tc>
        <w:tc>
          <w:tcPr>
            <w:tcW w:w="563" w:type="pct"/>
            <w:vMerge w:val="restart"/>
            <w:vAlign w:val="center"/>
          </w:tcPr>
          <w:p w14:paraId="1FC8785C" w14:textId="77777777" w:rsidR="00BE6BB6" w:rsidRDefault="00BE6BB6" w:rsidP="00393970">
            <w:pPr>
              <w:jc w:val="center"/>
            </w:pPr>
            <w:r>
              <w:t>COMP</w:t>
            </w:r>
          </w:p>
        </w:tc>
        <w:tc>
          <w:tcPr>
            <w:tcW w:w="939" w:type="pct"/>
            <w:vMerge w:val="restart"/>
            <w:vAlign w:val="center"/>
          </w:tcPr>
          <w:p w14:paraId="68BE1DE3" w14:textId="77777777" w:rsidR="00BE6BB6" w:rsidRDefault="00BE6BB6" w:rsidP="00393970">
            <w:pPr>
              <w:jc w:val="center"/>
            </w:pPr>
            <w:r>
              <w:t>MF</w:t>
            </w:r>
          </w:p>
        </w:tc>
        <w:tc>
          <w:tcPr>
            <w:tcW w:w="2009" w:type="pct"/>
            <w:gridSpan w:val="2"/>
            <w:shd w:val="clear" w:color="auto" w:fill="D9D9D9" w:themeFill="background1" w:themeFillShade="D9"/>
            <w:vAlign w:val="center"/>
          </w:tcPr>
          <w:p w14:paraId="608D7DB5" w14:textId="77777777" w:rsidR="00BE6BB6" w:rsidRDefault="00BE6BB6" w:rsidP="00393970">
            <w:pPr>
              <w:jc w:val="center"/>
            </w:pPr>
            <w:r>
              <w:t>VK</w:t>
            </w:r>
          </w:p>
        </w:tc>
        <w:tc>
          <w:tcPr>
            <w:tcW w:w="334" w:type="pct"/>
            <w:vMerge w:val="restart"/>
            <w:vAlign w:val="center"/>
          </w:tcPr>
          <w:p w14:paraId="2F1C6657" w14:textId="77777777" w:rsidR="00BE6BB6" w:rsidRDefault="00BE6BB6" w:rsidP="00393970">
            <w:pPr>
              <w:jc w:val="center"/>
            </w:pPr>
            <w:r>
              <w:t>NF</w:t>
            </w:r>
          </w:p>
        </w:tc>
      </w:tr>
      <w:tr w:rsidR="00BE6BB6" w14:paraId="6BD5924F" w14:textId="77777777" w:rsidTr="00393970">
        <w:tc>
          <w:tcPr>
            <w:tcW w:w="232" w:type="pct"/>
            <w:vMerge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910DCC0" w14:textId="77777777" w:rsidR="00BE6BB6" w:rsidRDefault="00BE6BB6" w:rsidP="00393970">
            <w:pPr>
              <w:jc w:val="center"/>
            </w:pPr>
          </w:p>
        </w:tc>
        <w:tc>
          <w:tcPr>
            <w:tcW w:w="254" w:type="pct"/>
            <w:vMerge/>
            <w:tcBorders>
              <w:left w:val="single" w:sz="4" w:space="0" w:color="auto"/>
            </w:tcBorders>
            <w:vAlign w:val="center"/>
          </w:tcPr>
          <w:p w14:paraId="76F192C7" w14:textId="77777777" w:rsidR="00BE6BB6" w:rsidRDefault="00BE6BB6" w:rsidP="00393970">
            <w:pPr>
              <w:jc w:val="center"/>
            </w:pPr>
          </w:p>
        </w:tc>
        <w:tc>
          <w:tcPr>
            <w:tcW w:w="354" w:type="pct"/>
            <w:vMerge/>
            <w:vAlign w:val="center"/>
          </w:tcPr>
          <w:p w14:paraId="2C98E51D" w14:textId="77777777" w:rsidR="00BE6BB6" w:rsidRDefault="00BE6BB6" w:rsidP="00393970">
            <w:pPr>
              <w:jc w:val="center"/>
            </w:pPr>
          </w:p>
        </w:tc>
        <w:tc>
          <w:tcPr>
            <w:tcW w:w="315" w:type="pct"/>
            <w:vMerge/>
            <w:vAlign w:val="center"/>
          </w:tcPr>
          <w:p w14:paraId="009A5717" w14:textId="77777777" w:rsidR="00BE6BB6" w:rsidRDefault="00BE6BB6" w:rsidP="00393970">
            <w:pPr>
              <w:jc w:val="center"/>
            </w:pPr>
          </w:p>
        </w:tc>
        <w:tc>
          <w:tcPr>
            <w:tcW w:w="563" w:type="pct"/>
            <w:vMerge/>
            <w:vAlign w:val="center"/>
          </w:tcPr>
          <w:p w14:paraId="3C0BC0C2" w14:textId="77777777" w:rsidR="00BE6BB6" w:rsidRDefault="00BE6BB6" w:rsidP="00393970">
            <w:pPr>
              <w:jc w:val="center"/>
            </w:pPr>
          </w:p>
        </w:tc>
        <w:tc>
          <w:tcPr>
            <w:tcW w:w="939" w:type="pct"/>
            <w:vMerge/>
            <w:vAlign w:val="center"/>
          </w:tcPr>
          <w:p w14:paraId="29EE9D2F" w14:textId="77777777" w:rsidR="00BE6BB6" w:rsidRDefault="00BE6BB6" w:rsidP="00393970">
            <w:pPr>
              <w:jc w:val="center"/>
            </w:pPr>
          </w:p>
        </w:tc>
        <w:tc>
          <w:tcPr>
            <w:tcW w:w="908" w:type="pct"/>
            <w:shd w:val="clear" w:color="auto" w:fill="D9D9D9" w:themeFill="background1" w:themeFillShade="D9"/>
            <w:vAlign w:val="center"/>
          </w:tcPr>
          <w:p w14:paraId="4210D6B0" w14:textId="77777777" w:rsidR="00BE6BB6" w:rsidRDefault="00BE6BB6" w:rsidP="00393970">
            <w:pPr>
              <w:jc w:val="center"/>
            </w:pPr>
            <w:r>
              <w:t>Oberfeld</w:t>
            </w:r>
          </w:p>
        </w:tc>
        <w:tc>
          <w:tcPr>
            <w:tcW w:w="1101" w:type="pct"/>
            <w:shd w:val="clear" w:color="auto" w:fill="D9D9D9" w:themeFill="background1" w:themeFillShade="D9"/>
            <w:vAlign w:val="center"/>
          </w:tcPr>
          <w:p w14:paraId="1B08E3C6" w14:textId="77777777" w:rsidR="00BE6BB6" w:rsidRDefault="00BE6BB6" w:rsidP="00393970">
            <w:pPr>
              <w:jc w:val="center"/>
            </w:pPr>
            <w:r>
              <w:t>Unterfeld</w:t>
            </w:r>
          </w:p>
        </w:tc>
        <w:tc>
          <w:tcPr>
            <w:tcW w:w="334" w:type="pct"/>
            <w:vMerge/>
            <w:vAlign w:val="center"/>
          </w:tcPr>
          <w:p w14:paraId="3F16E17F" w14:textId="77777777" w:rsidR="00BE6BB6" w:rsidRDefault="00BE6BB6" w:rsidP="00393970">
            <w:pPr>
              <w:jc w:val="center"/>
            </w:pPr>
          </w:p>
        </w:tc>
      </w:tr>
      <w:tr w:rsidR="00BE6BB6" w14:paraId="00C0756F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B5AE458" w14:textId="77777777" w:rsidR="00BE6BB6" w:rsidRDefault="00BE6BB6" w:rsidP="00393970">
            <w:pPr>
              <w:jc w:val="center"/>
            </w:pPr>
          </w:p>
        </w:tc>
        <w:tc>
          <w:tcPr>
            <w:tcW w:w="254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8F709B7" w14:textId="77777777" w:rsidR="00BE6BB6" w:rsidRDefault="00BE6BB6" w:rsidP="00393970">
            <w:pPr>
              <w:jc w:val="center"/>
            </w:pPr>
          </w:p>
        </w:tc>
        <w:tc>
          <w:tcPr>
            <w:tcW w:w="354" w:type="pct"/>
            <w:tcBorders>
              <w:bottom w:val="single" w:sz="4" w:space="0" w:color="auto"/>
            </w:tcBorders>
            <w:vAlign w:val="center"/>
          </w:tcPr>
          <w:p w14:paraId="683C9429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315" w:type="pct"/>
            <w:tcBorders>
              <w:bottom w:val="single" w:sz="4" w:space="0" w:color="auto"/>
            </w:tcBorders>
            <w:vAlign w:val="center"/>
          </w:tcPr>
          <w:p w14:paraId="770CCB33" w14:textId="77777777" w:rsidR="00BE6BB6" w:rsidRDefault="00BE6BB6" w:rsidP="00393970">
            <w:pPr>
              <w:jc w:val="center"/>
            </w:pPr>
            <w:r>
              <w:t>-</w:t>
            </w:r>
          </w:p>
        </w:tc>
        <w:tc>
          <w:tcPr>
            <w:tcW w:w="563" w:type="pct"/>
            <w:tcBorders>
              <w:bottom w:val="single" w:sz="4" w:space="0" w:color="auto"/>
            </w:tcBorders>
            <w:vAlign w:val="center"/>
          </w:tcPr>
          <w:p w14:paraId="40DC495B" w14:textId="77777777" w:rsidR="00BE6BB6" w:rsidRDefault="00BE6BB6" w:rsidP="00393970">
            <w:pPr>
              <w:jc w:val="center"/>
            </w:pPr>
            <w:r>
              <w:t>ob</w:t>
            </w:r>
          </w:p>
        </w:tc>
        <w:tc>
          <w:tcPr>
            <w:tcW w:w="939" w:type="pct"/>
            <w:tcBorders>
              <w:bottom w:val="single" w:sz="4" w:space="0" w:color="auto"/>
            </w:tcBorders>
            <w:vAlign w:val="center"/>
          </w:tcPr>
          <w:p w14:paraId="5DF6FC34" w14:textId="77777777" w:rsidR="00BE6BB6" w:rsidRDefault="00BE6BB6" w:rsidP="00393970">
            <w:pPr>
              <w:jc w:val="center"/>
            </w:pPr>
            <w:r>
              <w:t>man ihn hier</w:t>
            </w:r>
          </w:p>
        </w:tc>
        <w:tc>
          <w:tcPr>
            <w:tcW w:w="908" w:type="pct"/>
            <w:shd w:val="clear" w:color="auto" w:fill="D9D9D9" w:themeFill="background1" w:themeFillShade="D9"/>
            <w:vAlign w:val="center"/>
          </w:tcPr>
          <w:p w14:paraId="6736300E" w14:textId="77777777" w:rsidR="00BE6BB6" w:rsidRPr="00C478B0" w:rsidRDefault="00BE6BB6" w:rsidP="00393970">
            <w:pPr>
              <w:jc w:val="center"/>
            </w:pPr>
            <w:r>
              <w:t>wird</w:t>
            </w:r>
            <w:r>
              <w:rPr>
                <w:vertAlign w:val="subscript"/>
              </w:rPr>
              <w:t>1</w:t>
            </w:r>
            <w:r>
              <w:t xml:space="preserve"> lassen</w:t>
            </w:r>
            <w:r>
              <w:rPr>
                <w:vertAlign w:val="subscript"/>
              </w:rPr>
              <w:t>2</w:t>
            </w:r>
          </w:p>
        </w:tc>
        <w:tc>
          <w:tcPr>
            <w:tcW w:w="1101" w:type="pct"/>
            <w:shd w:val="clear" w:color="auto" w:fill="D9D9D9" w:themeFill="background1" w:themeFillShade="D9"/>
            <w:vAlign w:val="center"/>
          </w:tcPr>
          <w:p w14:paraId="24DE68C5" w14:textId="77777777" w:rsidR="00BE6BB6" w:rsidRPr="00C478B0" w:rsidRDefault="00BE6BB6" w:rsidP="00393970">
            <w:pPr>
              <w:jc w:val="center"/>
            </w:pPr>
            <w:r>
              <w:t>liegen</w:t>
            </w:r>
            <w:r>
              <w:rPr>
                <w:vertAlign w:val="subscript"/>
              </w:rPr>
              <w:t>4</w:t>
            </w:r>
            <w:r>
              <w:t xml:space="preserve"> bleiben</w:t>
            </w:r>
            <w:r>
              <w:rPr>
                <w:vertAlign w:val="subscript"/>
              </w:rPr>
              <w:t>3</w:t>
            </w:r>
          </w:p>
        </w:tc>
        <w:tc>
          <w:tcPr>
            <w:tcW w:w="334" w:type="pct"/>
            <w:tcBorders>
              <w:bottom w:val="single" w:sz="4" w:space="0" w:color="auto"/>
            </w:tcBorders>
            <w:vAlign w:val="center"/>
          </w:tcPr>
          <w:p w14:paraId="036625B0" w14:textId="77777777" w:rsidR="00BE6BB6" w:rsidRDefault="00BE6BB6" w:rsidP="00393970">
            <w:pPr>
              <w:jc w:val="center"/>
            </w:pPr>
            <w:r>
              <w:t>-</w:t>
            </w:r>
          </w:p>
        </w:tc>
      </w:tr>
      <w:tr w:rsidR="00BE6BB6" w14:paraId="209A622C" w14:textId="77777777" w:rsidTr="00393970">
        <w:tc>
          <w:tcPr>
            <w:tcW w:w="232" w:type="pct"/>
            <w:tcBorders>
              <w:top w:val="nil"/>
              <w:left w:val="nil"/>
              <w:bottom w:val="nil"/>
              <w:right w:val="nil"/>
            </w:tcBorders>
          </w:tcPr>
          <w:p w14:paraId="7265C20B" w14:textId="77777777" w:rsidR="00BE6BB6" w:rsidRDefault="00BE6BB6" w:rsidP="00393970">
            <w:pPr>
              <w:jc w:val="center"/>
            </w:pPr>
          </w:p>
        </w:tc>
        <w:tc>
          <w:tcPr>
            <w:tcW w:w="25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D20BF8" w14:textId="77777777" w:rsidR="00BE6BB6" w:rsidRDefault="00BE6BB6" w:rsidP="00393970">
            <w:pPr>
              <w:jc w:val="center"/>
            </w:pPr>
          </w:p>
        </w:tc>
        <w:tc>
          <w:tcPr>
            <w:tcW w:w="35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2204BB" w14:textId="77777777" w:rsidR="00BE6BB6" w:rsidRDefault="00BE6BB6" w:rsidP="00393970">
            <w:pPr>
              <w:jc w:val="center"/>
            </w:pPr>
          </w:p>
        </w:tc>
        <w:tc>
          <w:tcPr>
            <w:tcW w:w="31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1C5965" w14:textId="77777777" w:rsidR="00BE6BB6" w:rsidRDefault="00BE6BB6" w:rsidP="00393970">
            <w:pPr>
              <w:jc w:val="center"/>
            </w:pPr>
          </w:p>
        </w:tc>
        <w:tc>
          <w:tcPr>
            <w:tcW w:w="56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F9E3AE8" w14:textId="77777777" w:rsidR="00BE6BB6" w:rsidRDefault="00BE6BB6" w:rsidP="00393970">
            <w:pPr>
              <w:jc w:val="center"/>
            </w:pPr>
          </w:p>
        </w:tc>
        <w:tc>
          <w:tcPr>
            <w:tcW w:w="939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44468722" w14:textId="77777777" w:rsidR="00BE6BB6" w:rsidRDefault="00BE6BB6" w:rsidP="00393970">
            <w:pPr>
              <w:jc w:val="center"/>
            </w:pPr>
          </w:p>
        </w:tc>
        <w:tc>
          <w:tcPr>
            <w:tcW w:w="908" w:type="pct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BB0DAC" w14:textId="77777777" w:rsidR="00BE6BB6" w:rsidRPr="00C478B0" w:rsidRDefault="00BE6BB6" w:rsidP="00393970">
            <w:pPr>
              <w:jc w:val="center"/>
            </w:pPr>
            <w:r>
              <w:t>V₁ V₂</w:t>
            </w:r>
          </w:p>
        </w:tc>
        <w:tc>
          <w:tcPr>
            <w:tcW w:w="1101" w:type="pct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087606" w14:textId="77777777" w:rsidR="00BE6BB6" w:rsidRPr="00C10DAA" w:rsidRDefault="00BE6BB6" w:rsidP="00393970">
            <w:pPr>
              <w:jc w:val="center"/>
              <w:rPr>
                <w:vertAlign w:val="subscript"/>
              </w:rPr>
            </w:pPr>
            <w:r>
              <w:t>V</w:t>
            </w:r>
            <w:r>
              <w:rPr>
                <w:vertAlign w:val="subscript"/>
              </w:rPr>
              <w:t>4</w:t>
            </w:r>
            <w:r>
              <w:t xml:space="preserve"> V</w:t>
            </w:r>
            <w:r>
              <w:rPr>
                <w:vertAlign w:val="subscript"/>
              </w:rPr>
              <w:t>3</w:t>
            </w:r>
          </w:p>
        </w:tc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6A4854A" w14:textId="77777777" w:rsidR="00BE6BB6" w:rsidRDefault="00BE6BB6" w:rsidP="00393970">
            <w:pPr>
              <w:jc w:val="center"/>
            </w:pPr>
          </w:p>
        </w:tc>
      </w:tr>
    </w:tbl>
    <w:p w14:paraId="5DB4E6F5" w14:textId="77777777" w:rsidR="00BE6BB6" w:rsidRDefault="00BE6BB6" w:rsidP="00BE6BB6">
      <w:pPr>
        <w:pStyle w:val="Aufzhlungszeichen"/>
        <w:numPr>
          <w:ilvl w:val="0"/>
          <w:numId w:val="0"/>
        </w:numPr>
      </w:pPr>
    </w:p>
    <w:p w14:paraId="000D2EF5" w14:textId="77777777" w:rsidR="00BE6BB6" w:rsidRDefault="00BE6BB6" w:rsidP="00BE6BB6">
      <w:r>
        <w:t xml:space="preserve">Im Oberfeld steht das finite Auxiliar </w:t>
      </w:r>
      <w:r w:rsidRPr="00062250">
        <w:rPr>
          <w:i/>
        </w:rPr>
        <w:t>wird</w:t>
      </w:r>
      <w:r>
        <w:t xml:space="preserve"> vor dem selegierten Modalverb </w:t>
      </w:r>
      <w:r w:rsidRPr="00062250">
        <w:rPr>
          <w:i/>
        </w:rPr>
        <w:t>lassen</w:t>
      </w:r>
      <w:r>
        <w:t xml:space="preserve">, wohingegen im Unterfeld das selegierte Vollverb </w:t>
      </w:r>
      <w:r w:rsidRPr="00242535">
        <w:rPr>
          <w:i/>
        </w:rPr>
        <w:t>liegen</w:t>
      </w:r>
      <w:r>
        <w:t xml:space="preserve"> vor dem selegierenden Modalverb </w:t>
      </w:r>
      <w:r w:rsidRPr="00242535">
        <w:rPr>
          <w:i/>
        </w:rPr>
        <w:t>bleiben</w:t>
      </w:r>
      <w:r>
        <w:t xml:space="preserve"> steht.</w:t>
      </w:r>
    </w:p>
    <w:p w14:paraId="6566759E" w14:textId="3BFFA48E" w:rsidR="00BE6BB6" w:rsidRDefault="00BE6BB6" w:rsidP="00DD4575"/>
    <w:p w14:paraId="5958C037" w14:textId="77777777" w:rsidR="00037AE4" w:rsidRDefault="00037AE4" w:rsidP="00DD4575"/>
    <w:sdt>
      <w:sdtPr>
        <w:rPr>
          <w:rFonts w:ascii="Constantia" w:eastAsiaTheme="minorHAnsi" w:hAnsi="Constantia" w:cstheme="minorBidi"/>
          <w:color w:val="auto"/>
          <w:sz w:val="20"/>
          <w:szCs w:val="22"/>
        </w:rPr>
        <w:tag w:val="CitaviBibliography"/>
        <w:id w:val="-2078124451"/>
        <w:placeholder>
          <w:docPart w:val="DefaultPlaceholder_-1854013440"/>
        </w:placeholder>
      </w:sdtPr>
      <w:sdtEndPr/>
      <w:sdtContent>
        <w:p w14:paraId="502647F4" w14:textId="2CB298D9" w:rsidR="00B467D0" w:rsidRDefault="009F051C" w:rsidP="003B01BC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B467D0" w:rsidRPr="003B01BC"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  <w:t>Literaturverzeichnis</w:t>
          </w:r>
        </w:p>
        <w:p w14:paraId="5A9E93BF" w14:textId="77777777" w:rsidR="003B01BC" w:rsidRPr="003B01BC" w:rsidRDefault="003B01BC" w:rsidP="003B01BC">
          <w:pPr>
            <w:pStyle w:val="CitaviBibliographyHeading"/>
            <w:spacing w:before="0" w:line="240" w:lineRule="auto"/>
            <w:rPr>
              <w:rFonts w:ascii="Constantia" w:eastAsiaTheme="minorHAnsi" w:hAnsi="Constantia" w:cstheme="minorBidi"/>
              <w:b/>
              <w:bCs/>
              <w:color w:val="auto"/>
              <w:sz w:val="20"/>
              <w:szCs w:val="22"/>
            </w:rPr>
          </w:pPr>
        </w:p>
        <w:p w14:paraId="590C7D4F" w14:textId="41B1570D" w:rsidR="009F051C" w:rsidRDefault="00B467D0" w:rsidP="003B01BC">
          <w:pPr>
            <w:pStyle w:val="CitaviBibliographyEntry"/>
            <w:spacing w:line="240" w:lineRule="auto"/>
          </w:pPr>
          <w:bookmarkStart w:id="0" w:name="_CTVL001f9722f65c1c84c87aacd44609d926e1b"/>
          <w:r>
            <w:t>Pafel, Jürgen (2011): Einführung in die Syntax. Grundlagen - Strukturen - Theorien. Stuttgart, Weimar: Metzler (BA Studium).</w:t>
          </w:r>
          <w:bookmarkEnd w:id="0"/>
          <w:r w:rsidR="009F051C">
            <w:fldChar w:fldCharType="end"/>
          </w:r>
        </w:p>
      </w:sdtContent>
    </w:sdt>
    <w:p w14:paraId="400493C7" w14:textId="77777777" w:rsidR="009F051C" w:rsidRDefault="009F051C" w:rsidP="009F051C"/>
    <w:sectPr w:rsidR="009F051C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DF6DAA0" w14:textId="77777777" w:rsidR="0060085A" w:rsidRDefault="0060085A" w:rsidP="007311A4">
      <w:pPr>
        <w:spacing w:line="240" w:lineRule="auto"/>
      </w:pPr>
      <w:r>
        <w:separator/>
      </w:r>
    </w:p>
  </w:endnote>
  <w:endnote w:type="continuationSeparator" w:id="0">
    <w:p w14:paraId="79E42F31" w14:textId="77777777" w:rsidR="0060085A" w:rsidRDefault="0060085A" w:rsidP="007311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A59FF3" w14:textId="77777777" w:rsidR="003B01BC" w:rsidRDefault="003B01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1154D8" w14:textId="77777777" w:rsidR="003B01BC" w:rsidRDefault="003B01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842AE9" w14:textId="77777777" w:rsidR="003B01BC" w:rsidRDefault="003B01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28262A1" w14:textId="77777777" w:rsidR="0060085A" w:rsidRDefault="0060085A" w:rsidP="007311A4">
      <w:pPr>
        <w:spacing w:line="240" w:lineRule="auto"/>
      </w:pPr>
      <w:r>
        <w:separator/>
      </w:r>
    </w:p>
  </w:footnote>
  <w:footnote w:type="continuationSeparator" w:id="0">
    <w:p w14:paraId="4738D2EE" w14:textId="77777777" w:rsidR="0060085A" w:rsidRDefault="0060085A" w:rsidP="007311A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9A48DF" w14:textId="77777777" w:rsidR="003B01BC" w:rsidRDefault="003B01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lenraster"/>
      <w:tblW w:w="926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128"/>
      <w:gridCol w:w="5216"/>
      <w:gridCol w:w="2917"/>
    </w:tblGrid>
    <w:tr w:rsidR="003B01BC" w14:paraId="779D908D" w14:textId="77777777" w:rsidTr="002D3909">
      <w:tc>
        <w:tcPr>
          <w:tcW w:w="1128" w:type="dxa"/>
        </w:tcPr>
        <w:p w14:paraId="35161BA6" w14:textId="77777777" w:rsidR="003B01BC" w:rsidRDefault="003B01BC" w:rsidP="003B01BC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72BF6668" wp14:editId="33C8A748">
                <wp:extent cx="436880" cy="597535"/>
                <wp:effectExtent l="0" t="0" r="1270" b="0"/>
                <wp:docPr id="52" name="Grafik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9" name="Grafik 7"/>
                        <pic:cNvPicPr>
                          <a:picLocks noChangeAspect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36880" cy="5975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216" w:type="dxa"/>
          <w:vAlign w:val="center"/>
        </w:tcPr>
        <w:p w14:paraId="2C2F90F0" w14:textId="77777777" w:rsidR="003B01BC" w:rsidRPr="00A6315D" w:rsidRDefault="003B01BC" w:rsidP="003B01BC">
          <w:pPr>
            <w:jc w:val="center"/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</w:pPr>
          <w:r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 xml:space="preserve">ZPG - </w:t>
          </w:r>
          <w:r w:rsidRPr="00A6315D">
            <w:rPr>
              <w:rFonts w:ascii="Original Garamond" w:hAnsi="Original Garamond" w:cstheme="minorHAnsi"/>
              <w:b/>
              <w:color w:val="C00000"/>
              <w:sz w:val="28"/>
              <w:szCs w:val="28"/>
            </w:rPr>
            <w:t>Vertiefungskurs Sprache</w:t>
          </w:r>
        </w:p>
      </w:tc>
      <w:tc>
        <w:tcPr>
          <w:tcW w:w="2917" w:type="dxa"/>
        </w:tcPr>
        <w:p w14:paraId="37D814AA" w14:textId="77777777" w:rsidR="003B01BC" w:rsidRDefault="003B01BC" w:rsidP="003B01BC">
          <w:r w:rsidRPr="00B17A5D">
            <w:rPr>
              <w:rFonts w:cstheme="minorHAnsi"/>
              <w:noProof/>
              <w:sz w:val="28"/>
              <w:szCs w:val="28"/>
              <w:lang w:eastAsia="de-DE"/>
            </w:rPr>
            <w:drawing>
              <wp:inline distT="0" distB="0" distL="0" distR="0" wp14:anchorId="33C6469B" wp14:editId="588F6CCB">
                <wp:extent cx="1715135" cy="597535"/>
                <wp:effectExtent l="0" t="0" r="0" b="0"/>
                <wp:docPr id="53" name="Grafik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Grafik 3"/>
                        <pic:cNvPicPr>
                          <a:picLocks noChangeAspect="1"/>
                        </pic:cNvPicPr>
                      </pic:nvPicPr>
                      <pic:blipFill rotWithShape="1">
                        <a:blip r:embed="rId2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7162" t="15720" r="6807" b="15910"/>
                        <a:stretch/>
                      </pic:blipFill>
                      <pic:spPr>
                        <a:xfrm>
                          <a:off x="0" y="0"/>
                          <a:ext cx="1715135" cy="59753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53D4EA95" w14:textId="77777777" w:rsidR="003B01BC" w:rsidRDefault="003B01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C519BB" w14:textId="77777777" w:rsidR="003B01BC" w:rsidRDefault="003B01B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9"/>
    <w:multiLevelType w:val="singleLevel"/>
    <w:tmpl w:val="797ABFA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B9797A"/>
    <w:multiLevelType w:val="hybridMultilevel"/>
    <w:tmpl w:val="1D2219BE"/>
    <w:lvl w:ilvl="0" w:tplc="04070015">
      <w:start w:val="1"/>
      <w:numFmt w:val="decimal"/>
      <w:lvlText w:val="(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952B2E"/>
    <w:multiLevelType w:val="hybridMultilevel"/>
    <w:tmpl w:val="98F69564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09486F"/>
    <w:multiLevelType w:val="hybridMultilevel"/>
    <w:tmpl w:val="48C40EFC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ACB0458"/>
    <w:multiLevelType w:val="hybridMultilevel"/>
    <w:tmpl w:val="50344060"/>
    <w:lvl w:ilvl="0" w:tplc="F7D07D22">
      <w:start w:val="1"/>
      <w:numFmt w:val="decimal"/>
      <w:lvlText w:val="(%1)"/>
      <w:lvlJc w:val="left"/>
      <w:pPr>
        <w:ind w:left="360" w:hanging="360"/>
      </w:pPr>
      <w:rPr>
        <w:rFonts w:ascii="Constantia" w:eastAsiaTheme="minorHAnsi" w:hAnsi="Constantia" w:cstheme="minorBidi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1765407"/>
    <w:multiLevelType w:val="hybridMultilevel"/>
    <w:tmpl w:val="AFF8619A"/>
    <w:lvl w:ilvl="0" w:tplc="62C6D7E2">
      <w:start w:val="1"/>
      <w:numFmt w:val="decimal"/>
      <w:lvlText w:val="(%1)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73847E9"/>
    <w:multiLevelType w:val="hybridMultilevel"/>
    <w:tmpl w:val="D91C7F8A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759488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35A70534"/>
    <w:multiLevelType w:val="hybridMultilevel"/>
    <w:tmpl w:val="25BCEBC6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71C596E"/>
    <w:multiLevelType w:val="hybridMultilevel"/>
    <w:tmpl w:val="76F2B13C"/>
    <w:lvl w:ilvl="0" w:tplc="D850129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E6F75DA"/>
    <w:multiLevelType w:val="hybridMultilevel"/>
    <w:tmpl w:val="F860319A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43194F99"/>
    <w:multiLevelType w:val="hybridMultilevel"/>
    <w:tmpl w:val="E5C2CD2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B471519"/>
    <w:multiLevelType w:val="hybridMultilevel"/>
    <w:tmpl w:val="33A8FDD2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C755F1E"/>
    <w:multiLevelType w:val="hybridMultilevel"/>
    <w:tmpl w:val="98B878D2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0884889"/>
    <w:multiLevelType w:val="hybridMultilevel"/>
    <w:tmpl w:val="FDD6AA80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28636B8"/>
    <w:multiLevelType w:val="hybridMultilevel"/>
    <w:tmpl w:val="CD2C8FBC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50F7895"/>
    <w:multiLevelType w:val="hybridMultilevel"/>
    <w:tmpl w:val="93580ED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1931CB5"/>
    <w:multiLevelType w:val="hybridMultilevel"/>
    <w:tmpl w:val="2D1609F2"/>
    <w:lvl w:ilvl="0" w:tplc="20CEE90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62F61D6"/>
    <w:multiLevelType w:val="hybridMultilevel"/>
    <w:tmpl w:val="4A504DD8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98E2B47"/>
    <w:multiLevelType w:val="hybridMultilevel"/>
    <w:tmpl w:val="2228BADA"/>
    <w:lvl w:ilvl="0" w:tplc="04070015">
      <w:start w:val="1"/>
      <w:numFmt w:val="decimal"/>
      <w:lvlText w:val="(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A2B2F1F"/>
    <w:multiLevelType w:val="hybridMultilevel"/>
    <w:tmpl w:val="C9FA0644"/>
    <w:lvl w:ilvl="0" w:tplc="0407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6CFB2195"/>
    <w:multiLevelType w:val="hybridMultilevel"/>
    <w:tmpl w:val="F18C2AC6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6D6170C2"/>
    <w:multiLevelType w:val="hybridMultilevel"/>
    <w:tmpl w:val="4E8CDA92"/>
    <w:lvl w:ilvl="0" w:tplc="7CF2CB4A">
      <w:start w:val="1"/>
      <w:numFmt w:val="lowerLetter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EFB6AFC"/>
    <w:multiLevelType w:val="hybridMultilevel"/>
    <w:tmpl w:val="DC9E2686"/>
    <w:lvl w:ilvl="0" w:tplc="1456776C">
      <w:start w:val="1"/>
      <w:numFmt w:val="decimal"/>
      <w:lvlText w:val="(%1)"/>
      <w:lvlJc w:val="left"/>
      <w:pPr>
        <w:ind w:left="720" w:hanging="360"/>
      </w:pPr>
      <w:rPr>
        <w:rFonts w:hint="default"/>
        <w:u w:val="single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796099D"/>
    <w:multiLevelType w:val="hybridMultilevel"/>
    <w:tmpl w:val="E8F81B0A"/>
    <w:lvl w:ilvl="0" w:tplc="0407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B2B7C30"/>
    <w:multiLevelType w:val="hybridMultilevel"/>
    <w:tmpl w:val="D4D0EEFA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D1907DD"/>
    <w:multiLevelType w:val="hybridMultilevel"/>
    <w:tmpl w:val="CA000B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15"/>
  </w:num>
  <w:num w:numId="4">
    <w:abstractNumId w:val="11"/>
  </w:num>
  <w:num w:numId="5">
    <w:abstractNumId w:val="18"/>
  </w:num>
  <w:num w:numId="6">
    <w:abstractNumId w:val="24"/>
  </w:num>
  <w:num w:numId="7">
    <w:abstractNumId w:val="6"/>
  </w:num>
  <w:num w:numId="8">
    <w:abstractNumId w:val="13"/>
  </w:num>
  <w:num w:numId="9">
    <w:abstractNumId w:val="25"/>
  </w:num>
  <w:num w:numId="10">
    <w:abstractNumId w:val="21"/>
  </w:num>
  <w:num w:numId="11">
    <w:abstractNumId w:val="1"/>
  </w:num>
  <w:num w:numId="12">
    <w:abstractNumId w:val="12"/>
  </w:num>
  <w:num w:numId="13">
    <w:abstractNumId w:val="26"/>
  </w:num>
  <w:num w:numId="14">
    <w:abstractNumId w:val="16"/>
  </w:num>
  <w:num w:numId="15">
    <w:abstractNumId w:val="2"/>
  </w:num>
  <w:num w:numId="16">
    <w:abstractNumId w:val="9"/>
  </w:num>
  <w:num w:numId="17">
    <w:abstractNumId w:val="17"/>
  </w:num>
  <w:num w:numId="18">
    <w:abstractNumId w:val="0"/>
  </w:num>
  <w:num w:numId="19">
    <w:abstractNumId w:val="22"/>
  </w:num>
  <w:num w:numId="20">
    <w:abstractNumId w:val="14"/>
  </w:num>
  <w:num w:numId="21">
    <w:abstractNumId w:val="4"/>
  </w:num>
  <w:num w:numId="22">
    <w:abstractNumId w:val="8"/>
  </w:num>
  <w:num w:numId="23">
    <w:abstractNumId w:val="20"/>
  </w:num>
  <w:num w:numId="24">
    <w:abstractNumId w:val="23"/>
  </w:num>
  <w:num w:numId="25">
    <w:abstractNumId w:val="10"/>
  </w:num>
  <w:num w:numId="26">
    <w:abstractNumId w:val="19"/>
  </w:num>
  <w:num w:numId="2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1B52"/>
    <w:rsid w:val="00003274"/>
    <w:rsid w:val="00005413"/>
    <w:rsid w:val="00012EA1"/>
    <w:rsid w:val="00020024"/>
    <w:rsid w:val="00021D8C"/>
    <w:rsid w:val="000271E8"/>
    <w:rsid w:val="00034A57"/>
    <w:rsid w:val="00036E1A"/>
    <w:rsid w:val="00037AE4"/>
    <w:rsid w:val="0004127D"/>
    <w:rsid w:val="000670C7"/>
    <w:rsid w:val="00070C0A"/>
    <w:rsid w:val="00071FC3"/>
    <w:rsid w:val="00074C93"/>
    <w:rsid w:val="000823B9"/>
    <w:rsid w:val="00090993"/>
    <w:rsid w:val="00094157"/>
    <w:rsid w:val="000941EE"/>
    <w:rsid w:val="00095B62"/>
    <w:rsid w:val="000C70D6"/>
    <w:rsid w:val="000E22A5"/>
    <w:rsid w:val="000F5B76"/>
    <w:rsid w:val="000F7A4B"/>
    <w:rsid w:val="00110FB9"/>
    <w:rsid w:val="00117040"/>
    <w:rsid w:val="00120235"/>
    <w:rsid w:val="00131FE7"/>
    <w:rsid w:val="00132459"/>
    <w:rsid w:val="00133459"/>
    <w:rsid w:val="00137594"/>
    <w:rsid w:val="00140996"/>
    <w:rsid w:val="00145359"/>
    <w:rsid w:val="00151DA0"/>
    <w:rsid w:val="001554C0"/>
    <w:rsid w:val="00157227"/>
    <w:rsid w:val="00163CC4"/>
    <w:rsid w:val="00164410"/>
    <w:rsid w:val="00170EE2"/>
    <w:rsid w:val="00182AE2"/>
    <w:rsid w:val="00184046"/>
    <w:rsid w:val="00185B75"/>
    <w:rsid w:val="001877A5"/>
    <w:rsid w:val="00193290"/>
    <w:rsid w:val="001944E7"/>
    <w:rsid w:val="001A5487"/>
    <w:rsid w:val="001A6C25"/>
    <w:rsid w:val="001B4706"/>
    <w:rsid w:val="001B473E"/>
    <w:rsid w:val="001C3149"/>
    <w:rsid w:val="001C60AA"/>
    <w:rsid w:val="001C797A"/>
    <w:rsid w:val="001F10D8"/>
    <w:rsid w:val="001F11AE"/>
    <w:rsid w:val="001F4814"/>
    <w:rsid w:val="001F6CA0"/>
    <w:rsid w:val="0020359F"/>
    <w:rsid w:val="00213FAD"/>
    <w:rsid w:val="002177D0"/>
    <w:rsid w:val="00225678"/>
    <w:rsid w:val="0023376A"/>
    <w:rsid w:val="00235636"/>
    <w:rsid w:val="00236697"/>
    <w:rsid w:val="002377C4"/>
    <w:rsid w:val="00242A2B"/>
    <w:rsid w:val="002438E1"/>
    <w:rsid w:val="00256522"/>
    <w:rsid w:val="002576B7"/>
    <w:rsid w:val="0026601E"/>
    <w:rsid w:val="00271FD0"/>
    <w:rsid w:val="00274450"/>
    <w:rsid w:val="00283846"/>
    <w:rsid w:val="002910AF"/>
    <w:rsid w:val="00294A1D"/>
    <w:rsid w:val="002A5F40"/>
    <w:rsid w:val="002A78F9"/>
    <w:rsid w:val="002B1E7A"/>
    <w:rsid w:val="002B5E87"/>
    <w:rsid w:val="002C1FD8"/>
    <w:rsid w:val="002C3DFD"/>
    <w:rsid w:val="002C3F1A"/>
    <w:rsid w:val="002C7AF4"/>
    <w:rsid w:val="002F52A8"/>
    <w:rsid w:val="00301539"/>
    <w:rsid w:val="003055D4"/>
    <w:rsid w:val="00307B72"/>
    <w:rsid w:val="00311CF0"/>
    <w:rsid w:val="003228C5"/>
    <w:rsid w:val="00336A8F"/>
    <w:rsid w:val="00336A91"/>
    <w:rsid w:val="003451C9"/>
    <w:rsid w:val="00345B0C"/>
    <w:rsid w:val="0035029B"/>
    <w:rsid w:val="00351F44"/>
    <w:rsid w:val="00355692"/>
    <w:rsid w:val="003679C2"/>
    <w:rsid w:val="00367AF7"/>
    <w:rsid w:val="0038172D"/>
    <w:rsid w:val="003A32CD"/>
    <w:rsid w:val="003B01BC"/>
    <w:rsid w:val="003C2709"/>
    <w:rsid w:val="003C3A18"/>
    <w:rsid w:val="003C413E"/>
    <w:rsid w:val="003E082C"/>
    <w:rsid w:val="003E0A94"/>
    <w:rsid w:val="003E1ADE"/>
    <w:rsid w:val="00403A64"/>
    <w:rsid w:val="0041520F"/>
    <w:rsid w:val="004153BA"/>
    <w:rsid w:val="004164E3"/>
    <w:rsid w:val="0042374E"/>
    <w:rsid w:val="004438C9"/>
    <w:rsid w:val="00443EAA"/>
    <w:rsid w:val="00444FAB"/>
    <w:rsid w:val="00450FFA"/>
    <w:rsid w:val="004543F8"/>
    <w:rsid w:val="004546B9"/>
    <w:rsid w:val="004576FF"/>
    <w:rsid w:val="00466049"/>
    <w:rsid w:val="00473A70"/>
    <w:rsid w:val="004758FA"/>
    <w:rsid w:val="004845BF"/>
    <w:rsid w:val="004861CE"/>
    <w:rsid w:val="00490BAF"/>
    <w:rsid w:val="00494716"/>
    <w:rsid w:val="00495D1D"/>
    <w:rsid w:val="004A006D"/>
    <w:rsid w:val="004A7CBD"/>
    <w:rsid w:val="004C6E1E"/>
    <w:rsid w:val="004C6E6A"/>
    <w:rsid w:val="004C776F"/>
    <w:rsid w:val="004D00C3"/>
    <w:rsid w:val="004E09D0"/>
    <w:rsid w:val="004E585F"/>
    <w:rsid w:val="004F1B52"/>
    <w:rsid w:val="004F1D2F"/>
    <w:rsid w:val="004F405A"/>
    <w:rsid w:val="00520F69"/>
    <w:rsid w:val="005402E5"/>
    <w:rsid w:val="005545E0"/>
    <w:rsid w:val="0055535B"/>
    <w:rsid w:val="00571658"/>
    <w:rsid w:val="00571913"/>
    <w:rsid w:val="005737B8"/>
    <w:rsid w:val="00576EEF"/>
    <w:rsid w:val="005830F7"/>
    <w:rsid w:val="005835B3"/>
    <w:rsid w:val="005A0423"/>
    <w:rsid w:val="005A2C6D"/>
    <w:rsid w:val="005A3517"/>
    <w:rsid w:val="005B4C82"/>
    <w:rsid w:val="005B5C6D"/>
    <w:rsid w:val="005D5CAC"/>
    <w:rsid w:val="005E36E8"/>
    <w:rsid w:val="005E62AD"/>
    <w:rsid w:val="005F0267"/>
    <w:rsid w:val="005F5E78"/>
    <w:rsid w:val="0060085A"/>
    <w:rsid w:val="006141C3"/>
    <w:rsid w:val="006153DE"/>
    <w:rsid w:val="00624C38"/>
    <w:rsid w:val="00632B2D"/>
    <w:rsid w:val="00634CE4"/>
    <w:rsid w:val="00636B06"/>
    <w:rsid w:val="00637992"/>
    <w:rsid w:val="00663471"/>
    <w:rsid w:val="006636C1"/>
    <w:rsid w:val="00663F2C"/>
    <w:rsid w:val="00682C07"/>
    <w:rsid w:val="006851E5"/>
    <w:rsid w:val="00685980"/>
    <w:rsid w:val="00695E81"/>
    <w:rsid w:val="006A5CAA"/>
    <w:rsid w:val="006C2FCF"/>
    <w:rsid w:val="006C312E"/>
    <w:rsid w:val="006C63CE"/>
    <w:rsid w:val="006C6530"/>
    <w:rsid w:val="006C70C1"/>
    <w:rsid w:val="006D0CCA"/>
    <w:rsid w:val="006D2DE6"/>
    <w:rsid w:val="00700D71"/>
    <w:rsid w:val="00713CE6"/>
    <w:rsid w:val="007147ED"/>
    <w:rsid w:val="00714B5A"/>
    <w:rsid w:val="00723A94"/>
    <w:rsid w:val="007311A4"/>
    <w:rsid w:val="00731867"/>
    <w:rsid w:val="007358CA"/>
    <w:rsid w:val="00740D27"/>
    <w:rsid w:val="00743B99"/>
    <w:rsid w:val="00745D0E"/>
    <w:rsid w:val="007467D1"/>
    <w:rsid w:val="00752DD8"/>
    <w:rsid w:val="007567CF"/>
    <w:rsid w:val="00761A7B"/>
    <w:rsid w:val="00762162"/>
    <w:rsid w:val="00762546"/>
    <w:rsid w:val="00777675"/>
    <w:rsid w:val="0078572B"/>
    <w:rsid w:val="00787F13"/>
    <w:rsid w:val="007A3679"/>
    <w:rsid w:val="007A3856"/>
    <w:rsid w:val="007A43FB"/>
    <w:rsid w:val="007B4DC9"/>
    <w:rsid w:val="007C3B24"/>
    <w:rsid w:val="007C654A"/>
    <w:rsid w:val="007D3D1C"/>
    <w:rsid w:val="007D43BD"/>
    <w:rsid w:val="007E2293"/>
    <w:rsid w:val="007F221E"/>
    <w:rsid w:val="00807339"/>
    <w:rsid w:val="00810F81"/>
    <w:rsid w:val="0081723C"/>
    <w:rsid w:val="00823708"/>
    <w:rsid w:val="00843849"/>
    <w:rsid w:val="00843EEC"/>
    <w:rsid w:val="008443BD"/>
    <w:rsid w:val="00854B55"/>
    <w:rsid w:val="00862C0F"/>
    <w:rsid w:val="00867F3D"/>
    <w:rsid w:val="00871FD1"/>
    <w:rsid w:val="008731E7"/>
    <w:rsid w:val="008752B7"/>
    <w:rsid w:val="00884D0A"/>
    <w:rsid w:val="008A35E1"/>
    <w:rsid w:val="008D44CA"/>
    <w:rsid w:val="008E78FE"/>
    <w:rsid w:val="008F6B21"/>
    <w:rsid w:val="009014A7"/>
    <w:rsid w:val="00901C37"/>
    <w:rsid w:val="00902113"/>
    <w:rsid w:val="009075DF"/>
    <w:rsid w:val="0092264F"/>
    <w:rsid w:val="00923E53"/>
    <w:rsid w:val="00924B0F"/>
    <w:rsid w:val="0092609B"/>
    <w:rsid w:val="00933DA7"/>
    <w:rsid w:val="009342CA"/>
    <w:rsid w:val="00941EE5"/>
    <w:rsid w:val="00945BB2"/>
    <w:rsid w:val="00946B3F"/>
    <w:rsid w:val="009528D1"/>
    <w:rsid w:val="009552C3"/>
    <w:rsid w:val="00956569"/>
    <w:rsid w:val="00962CB5"/>
    <w:rsid w:val="00963BA4"/>
    <w:rsid w:val="00964255"/>
    <w:rsid w:val="00970937"/>
    <w:rsid w:val="00974EE5"/>
    <w:rsid w:val="00984070"/>
    <w:rsid w:val="00986B1E"/>
    <w:rsid w:val="00996615"/>
    <w:rsid w:val="009B0653"/>
    <w:rsid w:val="009D3767"/>
    <w:rsid w:val="009E3889"/>
    <w:rsid w:val="009F051C"/>
    <w:rsid w:val="009F3A80"/>
    <w:rsid w:val="00A01D13"/>
    <w:rsid w:val="00A07F08"/>
    <w:rsid w:val="00A14BEB"/>
    <w:rsid w:val="00A27103"/>
    <w:rsid w:val="00A35438"/>
    <w:rsid w:val="00A40E8B"/>
    <w:rsid w:val="00A41A83"/>
    <w:rsid w:val="00A45A8A"/>
    <w:rsid w:val="00A46E73"/>
    <w:rsid w:val="00A60524"/>
    <w:rsid w:val="00A60625"/>
    <w:rsid w:val="00A6121A"/>
    <w:rsid w:val="00A62D8A"/>
    <w:rsid w:val="00A65807"/>
    <w:rsid w:val="00A7129F"/>
    <w:rsid w:val="00A727DA"/>
    <w:rsid w:val="00A72D66"/>
    <w:rsid w:val="00A75DED"/>
    <w:rsid w:val="00A75F00"/>
    <w:rsid w:val="00A84C1A"/>
    <w:rsid w:val="00A867F2"/>
    <w:rsid w:val="00A86933"/>
    <w:rsid w:val="00A90B57"/>
    <w:rsid w:val="00AA4BB2"/>
    <w:rsid w:val="00AC3C7D"/>
    <w:rsid w:val="00AD0A2E"/>
    <w:rsid w:val="00AD151A"/>
    <w:rsid w:val="00AD249F"/>
    <w:rsid w:val="00AD3101"/>
    <w:rsid w:val="00AD3B3F"/>
    <w:rsid w:val="00AE3054"/>
    <w:rsid w:val="00AF10B3"/>
    <w:rsid w:val="00AF168E"/>
    <w:rsid w:val="00AF3F20"/>
    <w:rsid w:val="00B02766"/>
    <w:rsid w:val="00B036C3"/>
    <w:rsid w:val="00B05D09"/>
    <w:rsid w:val="00B10FB5"/>
    <w:rsid w:val="00B15EF0"/>
    <w:rsid w:val="00B467D0"/>
    <w:rsid w:val="00B541A4"/>
    <w:rsid w:val="00B5649B"/>
    <w:rsid w:val="00B607B4"/>
    <w:rsid w:val="00B636D7"/>
    <w:rsid w:val="00B72B6E"/>
    <w:rsid w:val="00B80312"/>
    <w:rsid w:val="00B82B8A"/>
    <w:rsid w:val="00B83109"/>
    <w:rsid w:val="00B859C3"/>
    <w:rsid w:val="00B872B4"/>
    <w:rsid w:val="00BA77E1"/>
    <w:rsid w:val="00BA7E9A"/>
    <w:rsid w:val="00BB0186"/>
    <w:rsid w:val="00BB1C82"/>
    <w:rsid w:val="00BB2420"/>
    <w:rsid w:val="00BC75D0"/>
    <w:rsid w:val="00BD05DD"/>
    <w:rsid w:val="00BD12D1"/>
    <w:rsid w:val="00BD2FF7"/>
    <w:rsid w:val="00BD57FB"/>
    <w:rsid w:val="00BD7434"/>
    <w:rsid w:val="00BE6BB6"/>
    <w:rsid w:val="00C03844"/>
    <w:rsid w:val="00C159EB"/>
    <w:rsid w:val="00C27599"/>
    <w:rsid w:val="00C44899"/>
    <w:rsid w:val="00C45C56"/>
    <w:rsid w:val="00C47C80"/>
    <w:rsid w:val="00C57B86"/>
    <w:rsid w:val="00C60BAF"/>
    <w:rsid w:val="00C65742"/>
    <w:rsid w:val="00C66F55"/>
    <w:rsid w:val="00C706D2"/>
    <w:rsid w:val="00C7250C"/>
    <w:rsid w:val="00C80D42"/>
    <w:rsid w:val="00C81546"/>
    <w:rsid w:val="00C87781"/>
    <w:rsid w:val="00C91359"/>
    <w:rsid w:val="00CA5AFA"/>
    <w:rsid w:val="00CB1053"/>
    <w:rsid w:val="00CB3B63"/>
    <w:rsid w:val="00CC1F48"/>
    <w:rsid w:val="00CC7C62"/>
    <w:rsid w:val="00CD02F7"/>
    <w:rsid w:val="00CD0AEC"/>
    <w:rsid w:val="00CD4440"/>
    <w:rsid w:val="00CD4893"/>
    <w:rsid w:val="00CD7939"/>
    <w:rsid w:val="00CE2951"/>
    <w:rsid w:val="00CE2D7A"/>
    <w:rsid w:val="00CE4CB8"/>
    <w:rsid w:val="00CE7416"/>
    <w:rsid w:val="00CF0261"/>
    <w:rsid w:val="00CF1138"/>
    <w:rsid w:val="00D0448F"/>
    <w:rsid w:val="00D0551A"/>
    <w:rsid w:val="00D07028"/>
    <w:rsid w:val="00D0750D"/>
    <w:rsid w:val="00D14349"/>
    <w:rsid w:val="00D23B0A"/>
    <w:rsid w:val="00D26D55"/>
    <w:rsid w:val="00D2723D"/>
    <w:rsid w:val="00D307E9"/>
    <w:rsid w:val="00D34F82"/>
    <w:rsid w:val="00D37FD1"/>
    <w:rsid w:val="00D4166E"/>
    <w:rsid w:val="00D42CFD"/>
    <w:rsid w:val="00D53F43"/>
    <w:rsid w:val="00D61B98"/>
    <w:rsid w:val="00D739D6"/>
    <w:rsid w:val="00D827D2"/>
    <w:rsid w:val="00D9328E"/>
    <w:rsid w:val="00D95EE2"/>
    <w:rsid w:val="00D9754B"/>
    <w:rsid w:val="00DA0893"/>
    <w:rsid w:val="00DA3497"/>
    <w:rsid w:val="00DA4359"/>
    <w:rsid w:val="00DA7B88"/>
    <w:rsid w:val="00DB05F0"/>
    <w:rsid w:val="00DB28EB"/>
    <w:rsid w:val="00DB551F"/>
    <w:rsid w:val="00DB7C93"/>
    <w:rsid w:val="00DC7A66"/>
    <w:rsid w:val="00DD1F4A"/>
    <w:rsid w:val="00DD4575"/>
    <w:rsid w:val="00DD4ED9"/>
    <w:rsid w:val="00DE1B95"/>
    <w:rsid w:val="00DE3C37"/>
    <w:rsid w:val="00DF5011"/>
    <w:rsid w:val="00E01549"/>
    <w:rsid w:val="00E11A1D"/>
    <w:rsid w:val="00E20826"/>
    <w:rsid w:val="00E22ECD"/>
    <w:rsid w:val="00E2355E"/>
    <w:rsid w:val="00E27ABB"/>
    <w:rsid w:val="00E3083A"/>
    <w:rsid w:val="00E34B51"/>
    <w:rsid w:val="00E4173D"/>
    <w:rsid w:val="00E51819"/>
    <w:rsid w:val="00E529C5"/>
    <w:rsid w:val="00E55790"/>
    <w:rsid w:val="00E57C85"/>
    <w:rsid w:val="00E651BD"/>
    <w:rsid w:val="00E86072"/>
    <w:rsid w:val="00E93DBF"/>
    <w:rsid w:val="00E954E6"/>
    <w:rsid w:val="00EA26C3"/>
    <w:rsid w:val="00EA408B"/>
    <w:rsid w:val="00EA75F0"/>
    <w:rsid w:val="00EC015F"/>
    <w:rsid w:val="00EC5E7F"/>
    <w:rsid w:val="00EC5F69"/>
    <w:rsid w:val="00ED2320"/>
    <w:rsid w:val="00EE5542"/>
    <w:rsid w:val="00EE5E1F"/>
    <w:rsid w:val="00EE66C7"/>
    <w:rsid w:val="00F12F15"/>
    <w:rsid w:val="00F24A2D"/>
    <w:rsid w:val="00F363D4"/>
    <w:rsid w:val="00F41091"/>
    <w:rsid w:val="00F4450F"/>
    <w:rsid w:val="00F4504F"/>
    <w:rsid w:val="00F46D69"/>
    <w:rsid w:val="00F510F5"/>
    <w:rsid w:val="00F5677F"/>
    <w:rsid w:val="00F56C0A"/>
    <w:rsid w:val="00F62A16"/>
    <w:rsid w:val="00F7339B"/>
    <w:rsid w:val="00F818EF"/>
    <w:rsid w:val="00F84666"/>
    <w:rsid w:val="00F85C67"/>
    <w:rsid w:val="00F86F37"/>
    <w:rsid w:val="00F9122F"/>
    <w:rsid w:val="00F928D4"/>
    <w:rsid w:val="00FA0816"/>
    <w:rsid w:val="00FA112A"/>
    <w:rsid w:val="00FA1953"/>
    <w:rsid w:val="00FB3200"/>
    <w:rsid w:val="00FB5D0D"/>
    <w:rsid w:val="00FB6CC0"/>
    <w:rsid w:val="00FC0F96"/>
    <w:rsid w:val="00FC3883"/>
    <w:rsid w:val="00FD6CA7"/>
    <w:rsid w:val="00FE136D"/>
    <w:rsid w:val="00FE29E9"/>
    <w:rsid w:val="00FE5824"/>
    <w:rsid w:val="00FF24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05BCEE"/>
  <w15:chartTrackingRefBased/>
  <w15:docId w15:val="{0CC2B277-2E5F-49AC-9B8A-B45848DFAA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787F13"/>
    <w:pPr>
      <w:spacing w:after="0"/>
      <w:jc w:val="both"/>
    </w:pPr>
    <w:rPr>
      <w:rFonts w:ascii="Constantia" w:hAnsi="Constantia"/>
      <w:kern w:val="16"/>
      <w:sz w:val="20"/>
      <w14:ligatures w14:val="standardContextual"/>
      <w14:cntxtAlts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F051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9F051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9F051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9F051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F051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F051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F051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F051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F051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F1B52"/>
    <w:pPr>
      <w:ind w:left="720"/>
      <w:contextualSpacing/>
    </w:pPr>
  </w:style>
  <w:style w:type="table" w:styleId="Tabellenraster">
    <w:name w:val="Table Grid"/>
    <w:basedOn w:val="NormaleTabelle"/>
    <w:uiPriority w:val="39"/>
    <w:rsid w:val="004F1B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1A6C25"/>
    <w:pPr>
      <w:spacing w:line="240" w:lineRule="exact"/>
    </w:pPr>
    <w:rPr>
      <w:rFonts w:ascii="Times New Roman" w:hAnsi="Times New Roman"/>
      <w:bCs/>
      <w:kern w:val="0"/>
      <w:szCs w:val="18"/>
      <w14:ligatures w14:val="none"/>
      <w14:cntxtAlts w14:val="0"/>
    </w:rPr>
  </w:style>
  <w:style w:type="paragraph" w:styleId="KeinLeerraum">
    <w:name w:val="No Spacing"/>
    <w:uiPriority w:val="1"/>
    <w:qFormat/>
    <w:rsid w:val="001A6C25"/>
    <w:pPr>
      <w:spacing w:after="0" w:line="240" w:lineRule="exact"/>
      <w:jc w:val="center"/>
    </w:pPr>
    <w:rPr>
      <w:rFonts w:ascii="Times New Roman" w:hAnsi="Times New Roman"/>
      <w:sz w:val="20"/>
    </w:rPr>
  </w:style>
  <w:style w:type="paragraph" w:customStyle="1" w:styleId="StandardmitE">
    <w:name w:val="Standard_mitE"/>
    <w:basedOn w:val="Standard"/>
    <w:qFormat/>
    <w:rsid w:val="001A6C25"/>
    <w:pPr>
      <w:spacing w:line="240" w:lineRule="exact"/>
    </w:pPr>
    <w:rPr>
      <w:rFonts w:ascii="Times New Roman" w:hAnsi="Times New Roman"/>
      <w:kern w:val="0"/>
      <w14:ligatures w14:val="none"/>
      <w14:cntxtAlts w14:val="0"/>
    </w:rPr>
  </w:style>
  <w:style w:type="paragraph" w:styleId="Zitat">
    <w:name w:val="Quote"/>
    <w:basedOn w:val="Standard"/>
    <w:next w:val="Standard"/>
    <w:link w:val="ZitatZchn"/>
    <w:uiPriority w:val="29"/>
    <w:qFormat/>
    <w:rsid w:val="007B4DC9"/>
    <w:pPr>
      <w:tabs>
        <w:tab w:val="left" w:pos="1418"/>
      </w:tabs>
      <w:spacing w:line="240" w:lineRule="exact"/>
      <w:ind w:left="284" w:right="284"/>
    </w:pPr>
    <w:rPr>
      <w:rFonts w:ascii="Times New Roman" w:hAnsi="Times New Roman"/>
      <w:iCs/>
      <w:color w:val="000000" w:themeColor="text1"/>
      <w:kern w:val="0"/>
      <w14:ligatures w14:val="none"/>
      <w14:cntxtAlts w14:val="0"/>
    </w:rPr>
  </w:style>
  <w:style w:type="character" w:customStyle="1" w:styleId="ZitatZchn">
    <w:name w:val="Zitat Zchn"/>
    <w:basedOn w:val="Absatz-Standardschriftart"/>
    <w:link w:val="Zitat"/>
    <w:uiPriority w:val="29"/>
    <w:rsid w:val="007B4DC9"/>
    <w:rPr>
      <w:rFonts w:ascii="Times New Roman" w:hAnsi="Times New Roman"/>
      <w:iCs/>
      <w:color w:val="000000" w:themeColor="text1"/>
      <w:sz w:val="20"/>
    </w:rPr>
  </w:style>
  <w:style w:type="paragraph" w:styleId="Funotentext">
    <w:name w:val="footnote text"/>
    <w:basedOn w:val="Standard"/>
    <w:link w:val="FunotentextZchn"/>
    <w:uiPriority w:val="99"/>
    <w:unhideWhenUsed/>
    <w:rsid w:val="007311A4"/>
    <w:pPr>
      <w:spacing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7311A4"/>
    <w:rPr>
      <w:rFonts w:ascii="Constantia" w:hAnsi="Constantia"/>
      <w:kern w:val="16"/>
      <w:sz w:val="20"/>
      <w:szCs w:val="20"/>
      <w14:ligatures w14:val="standardContextual"/>
      <w14:cntxtAlts/>
    </w:rPr>
  </w:style>
  <w:style w:type="character" w:styleId="Funotenzeichen">
    <w:name w:val="footnote reference"/>
    <w:basedOn w:val="Absatz-Standardschriftart"/>
    <w:uiPriority w:val="99"/>
    <w:semiHidden/>
    <w:unhideWhenUsed/>
    <w:rsid w:val="007311A4"/>
    <w:rPr>
      <w:vertAlign w:val="superscript"/>
    </w:rPr>
  </w:style>
  <w:style w:type="paragraph" w:styleId="Aufzhlungszeichen">
    <w:name w:val="List Bullet"/>
    <w:basedOn w:val="Standard"/>
    <w:uiPriority w:val="99"/>
    <w:unhideWhenUsed/>
    <w:rsid w:val="00BE6BB6"/>
    <w:pPr>
      <w:numPr>
        <w:numId w:val="18"/>
      </w:numPr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9F051C"/>
    <w:pPr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F051C"/>
    <w:rPr>
      <w:rFonts w:ascii="Constantia" w:hAnsi="Constantia"/>
      <w:kern w:val="16"/>
      <w:sz w:val="20"/>
      <w14:ligatures w14:val="standardContextual"/>
      <w14:cntxtAlts/>
    </w:rPr>
  </w:style>
  <w:style w:type="paragraph" w:customStyle="1" w:styleId="CitaviBibliographyHeading">
    <w:name w:val="Citavi Bibliography Heading"/>
    <w:basedOn w:val="berschrift1"/>
    <w:link w:val="CitaviBibliographyHeadingZchn"/>
    <w:rsid w:val="009F051C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14:ligatures w14:val="standardContextual"/>
      <w14:cntxtAlts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F051C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14:ligatures w14:val="standardContextual"/>
      <w14:cntxtAlts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F051C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F051C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9F051C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14:ligatures w14:val="standardContextual"/>
      <w14:cntxtAlts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F051C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F051C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9F051C"/>
    <w:rPr>
      <w:rFonts w:asciiTheme="majorHAnsi" w:eastAsiaTheme="majorEastAsia" w:hAnsiTheme="majorHAnsi" w:cstheme="majorBidi"/>
      <w:i/>
      <w:iCs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F051C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F051C"/>
    <w:rPr>
      <w:rFonts w:asciiTheme="majorHAnsi" w:eastAsiaTheme="majorEastAsia" w:hAnsiTheme="majorHAnsi" w:cstheme="majorBidi"/>
      <w:color w:val="2F5496" w:themeColor="accent1" w:themeShade="BF"/>
      <w:kern w:val="16"/>
      <w:sz w:val="20"/>
      <w14:ligatures w14:val="standardContextual"/>
      <w14:cntxtAlts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F051C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F051C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F051C"/>
    <w:rPr>
      <w:rFonts w:asciiTheme="majorHAnsi" w:eastAsiaTheme="majorEastAsia" w:hAnsiTheme="majorHAnsi" w:cstheme="majorBidi"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F051C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F051C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F051C"/>
    <w:rPr>
      <w:rFonts w:asciiTheme="majorHAnsi" w:eastAsiaTheme="majorEastAsia" w:hAnsiTheme="majorHAnsi" w:cstheme="majorBidi"/>
      <w:i/>
      <w:iCs/>
      <w:color w:val="1F3763" w:themeColor="accent1" w:themeShade="7F"/>
      <w:kern w:val="16"/>
      <w:sz w:val="20"/>
      <w14:ligatures w14:val="standardContextual"/>
      <w14:cntxtAlts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F051C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F051C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F051C"/>
    <w:rPr>
      <w:rFonts w:asciiTheme="majorHAnsi" w:eastAsiaTheme="majorEastAsia" w:hAnsiTheme="majorHAnsi" w:cstheme="majorBidi"/>
      <w:color w:val="272727" w:themeColor="text1" w:themeTint="D8"/>
      <w:kern w:val="16"/>
      <w:sz w:val="21"/>
      <w:szCs w:val="21"/>
      <w14:ligatures w14:val="standardContextual"/>
      <w14:cntxtAlts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F051C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F051C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F051C"/>
    <w:rPr>
      <w:rFonts w:asciiTheme="majorHAnsi" w:eastAsiaTheme="majorEastAsia" w:hAnsiTheme="majorHAnsi" w:cstheme="majorBidi"/>
      <w:i/>
      <w:iCs/>
      <w:color w:val="272727" w:themeColor="text1" w:themeTint="D8"/>
      <w:kern w:val="16"/>
      <w:sz w:val="21"/>
      <w:szCs w:val="21"/>
      <w14:ligatures w14:val="standardContextual"/>
      <w14:cntxtAlts/>
    </w:rPr>
  </w:style>
  <w:style w:type="character" w:styleId="Platzhaltertext">
    <w:name w:val="Placeholder Text"/>
    <w:basedOn w:val="Absatz-Standardschriftart"/>
    <w:uiPriority w:val="99"/>
    <w:semiHidden/>
    <w:rsid w:val="009F051C"/>
    <w:rPr>
      <w:color w:val="808080"/>
    </w:rPr>
  </w:style>
  <w:style w:type="paragraph" w:styleId="Kopfzeile">
    <w:name w:val="header"/>
    <w:basedOn w:val="Standard"/>
    <w:link w:val="KopfzeileZchn"/>
    <w:uiPriority w:val="99"/>
    <w:unhideWhenUsed/>
    <w:rsid w:val="003B01BC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B01BC"/>
    <w:rPr>
      <w:rFonts w:ascii="Constantia" w:hAnsi="Constantia"/>
      <w:kern w:val="16"/>
      <w:sz w:val="20"/>
      <w14:ligatures w14:val="standardContextual"/>
      <w14:cntxtAlts/>
    </w:rPr>
  </w:style>
  <w:style w:type="paragraph" w:styleId="Fuzeile">
    <w:name w:val="footer"/>
    <w:basedOn w:val="Standard"/>
    <w:link w:val="FuzeileZchn"/>
    <w:uiPriority w:val="99"/>
    <w:unhideWhenUsed/>
    <w:rsid w:val="003B01BC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B01BC"/>
    <w:rPr>
      <w:rFonts w:ascii="Constantia" w:hAnsi="Constantia"/>
      <w:kern w:val="16"/>
      <w:sz w:val="20"/>
      <w14:ligatures w14:val="standardContextual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2515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EF9F9FC-6F3F-47A1-BE96-23DB7C862B2E}"/>
      </w:docPartPr>
      <w:docPartBody>
        <w:p w:rsidR="00AE5C96" w:rsidRDefault="00506FD5">
          <w:r w:rsidRPr="00135A58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ECC7F2104B24EEEB172A2397A21C02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80A6966-8E97-4707-99EE-95D502B5B771}"/>
      </w:docPartPr>
      <w:docPartBody>
        <w:p w:rsidR="005C0789" w:rsidRDefault="00207367" w:rsidP="00207367">
          <w:pPr>
            <w:pStyle w:val="AECC7F2104B24EEEB172A2397A21C021"/>
          </w:pPr>
          <w:r w:rsidRPr="00A45D9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riginal Garamond">
    <w:altName w:val="Calibri"/>
    <w:panose1 w:val="00000000000000000000"/>
    <w:charset w:val="00"/>
    <w:family w:val="modern"/>
    <w:notTrueType/>
    <w:pitch w:val="variable"/>
    <w:sig w:usb0="A000002F" w:usb1="4000004A" w:usb2="00000000" w:usb3="00000000" w:csb0="0000011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64BC"/>
    <w:rsid w:val="0002786E"/>
    <w:rsid w:val="000477BF"/>
    <w:rsid w:val="00207367"/>
    <w:rsid w:val="00333CA0"/>
    <w:rsid w:val="00345A60"/>
    <w:rsid w:val="00506FD5"/>
    <w:rsid w:val="005C0789"/>
    <w:rsid w:val="00AE5C96"/>
    <w:rsid w:val="00AF2D25"/>
    <w:rsid w:val="00D464BC"/>
    <w:rsid w:val="00F234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F2D25"/>
  </w:style>
  <w:style w:type="paragraph" w:customStyle="1" w:styleId="AECC7F2104B24EEEB172A2397A21C021">
    <w:name w:val="AECC7F2104B24EEEB172A2397A21C021"/>
    <w:rsid w:val="0020736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101</Words>
  <Characters>6939</Characters>
  <Application>Microsoft Office Word</Application>
  <DocSecurity>0</DocSecurity>
  <Lines>57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fen Froemel</dc:creator>
  <cp:keywords/>
  <dc:description/>
  <cp:lastModifiedBy>Steffen Froemel</cp:lastModifiedBy>
  <cp:revision>440</cp:revision>
  <cp:lastPrinted>2020-03-31T10:34:00Z</cp:lastPrinted>
  <dcterms:created xsi:type="dcterms:W3CDTF">2020-03-13T08:07:00Z</dcterms:created>
  <dcterms:modified xsi:type="dcterms:W3CDTF">2020-12-09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_neu</vt:lpwstr>
  </property>
  <property fmtid="{D5CDD505-2E9C-101B-9397-08002B2CF9AE}" pid="3" name="CitaviDocumentProperty_0">
    <vt:lpwstr>07bf3919-3d0b-419c-b3eb-e65d7942093c</vt:lpwstr>
  </property>
  <property fmtid="{D5CDD505-2E9C-101B-9397-08002B2CF9AE}" pid="4" name="CitaviDocumentProperty_1">
    <vt:lpwstr>6.3.0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:\Users\Steffen Froemel\OneDrive\Dokumente\Citavi 6\Projects\Dissertation neu\Dissertation_neu.ctv6</vt:lpwstr>
  </property>
</Properties>
</file>